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4E468796"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w:t>
      </w:r>
      <w:del w:id="0" w:author="Sally Thompson" w:date="2019-05-01T11:42:00Z">
        <w:r w:rsidDel="00695E68">
          <w:rPr>
            <w:rFonts w:ascii="Times New Roman" w:hAnsi="Times New Roman" w:cs="Times New Roman"/>
          </w:rPr>
          <w:delText xml:space="preserve">previously </w:delText>
        </w:r>
      </w:del>
      <w:r>
        <w:rPr>
          <w:rFonts w:ascii="Times New Roman" w:hAnsi="Times New Roman" w:cs="Times New Roman"/>
        </w:rPr>
        <w:t>fire-suppressed forest</w:t>
      </w:r>
      <w:ins w:id="1" w:author="Sally Thompson" w:date="2019-05-01T11:42:00Z">
        <w:r w:rsidR="00695E68">
          <w:rPr>
            <w:rFonts w:ascii="Times New Roman" w:hAnsi="Times New Roman" w:cs="Times New Roman"/>
          </w:rPr>
          <w:t>s</w:t>
        </w:r>
      </w:ins>
      <w:r>
        <w:rPr>
          <w:rFonts w:ascii="Times New Roman" w:hAnsi="Times New Roman" w:cs="Times New Roman"/>
        </w:rPr>
        <w:t xml:space="preserve">. </w:t>
      </w:r>
      <w:r w:rsidR="003B1292">
        <w:rPr>
          <w:rFonts w:ascii="Times New Roman" w:hAnsi="Times New Roman" w:cs="Times New Roman"/>
        </w:rPr>
        <w:t xml:space="preserve"> The potential hydrologic </w:t>
      </w:r>
      <w:del w:id="2" w:author="Sally Thompson" w:date="2019-05-01T11:38:00Z">
        <w:r w:rsidR="003B1292" w:rsidDel="00695E68">
          <w:rPr>
            <w:rFonts w:ascii="Times New Roman" w:hAnsi="Times New Roman" w:cs="Times New Roman"/>
          </w:rPr>
          <w:delText xml:space="preserve">benefits </w:delText>
        </w:r>
      </w:del>
      <w:ins w:id="3" w:author="Sally Thompson" w:date="2019-05-01T11:38:00Z">
        <w:r w:rsidR="00695E68">
          <w:rPr>
            <w:rFonts w:ascii="Times New Roman" w:hAnsi="Times New Roman" w:cs="Times New Roman"/>
          </w:rPr>
          <w:t xml:space="preserve">impacts </w:t>
        </w:r>
      </w:ins>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del w:id="4" w:author="Sally Thompson" w:date="2019-05-01T11:38:00Z">
        <w:r w:rsidR="00D10795" w:rsidDel="00695E68">
          <w:rPr>
            <w:rFonts w:ascii="Times New Roman" w:hAnsi="Times New Roman" w:cs="Times New Roman"/>
          </w:rPr>
          <w:delText xml:space="preserve">which </w:delText>
        </w:r>
      </w:del>
      <w:ins w:id="5" w:author="Sally Thompson" w:date="2019-05-01T11:40:00Z">
        <w:r w:rsidR="00695E68">
          <w:rPr>
            <w:rFonts w:ascii="Times New Roman" w:hAnsi="Times New Roman" w:cs="Times New Roman"/>
          </w:rPr>
          <w:t>with implications for land surface – atmosphere exchange, snowpack and evapotranspiration, potentially leading to</w:t>
        </w:r>
      </w:ins>
      <w:del w:id="6" w:author="Sally Thompson" w:date="2019-05-01T11:39:00Z">
        <w:r w:rsidR="00D10795" w:rsidDel="00695E68">
          <w:rPr>
            <w:rFonts w:ascii="Times New Roman" w:hAnsi="Times New Roman" w:cs="Times New Roman"/>
          </w:rPr>
          <w:delText>in turn</w:delText>
        </w:r>
        <w:r w:rsidR="003B1292" w:rsidDel="00695E68">
          <w:rPr>
            <w:rFonts w:ascii="Times New Roman" w:hAnsi="Times New Roman" w:cs="Times New Roman"/>
          </w:rPr>
          <w:delText xml:space="preserve"> reduce</w:delText>
        </w:r>
        <w:r w:rsidR="00D10795" w:rsidDel="00695E68">
          <w:rPr>
            <w:rFonts w:ascii="Times New Roman" w:hAnsi="Times New Roman" w:cs="Times New Roman"/>
          </w:rPr>
          <w:delText>s</w:delText>
        </w:r>
        <w:r w:rsidR="003B1292" w:rsidDel="00695E68">
          <w:rPr>
            <w:rFonts w:ascii="Times New Roman" w:hAnsi="Times New Roman" w:cs="Times New Roman"/>
          </w:rPr>
          <w:delText xml:space="preserve"> transpiration, leading to potential</w:delText>
        </w:r>
      </w:del>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del w:id="7" w:author="Sally Thompson" w:date="2019-05-01T11:39:00Z">
        <w:r w:rsidDel="00695E68">
          <w:rPr>
            <w:rFonts w:ascii="Times New Roman" w:hAnsi="Times New Roman" w:cs="Times New Roman"/>
          </w:rPr>
          <w:delText xml:space="preserve">groundwater </w:delText>
        </w:r>
      </w:del>
      <w:ins w:id="8" w:author="Sally Thompson" w:date="2019-05-01T11:39:00Z">
        <w:r w:rsidR="00695E68">
          <w:rPr>
            <w:rFonts w:ascii="Times New Roman" w:hAnsi="Times New Roman" w:cs="Times New Roman"/>
          </w:rPr>
          <w:t xml:space="preserve">water </w:t>
        </w:r>
      </w:ins>
      <w:r>
        <w:rPr>
          <w:rFonts w:ascii="Times New Roman" w:hAnsi="Times New Roman" w:cs="Times New Roman"/>
        </w:rPr>
        <w:t>storage</w:t>
      </w:r>
      <w:ins w:id="9" w:author="Sally Thompson" w:date="2019-05-01T11:39:00Z">
        <w:r w:rsidR="00695E68">
          <w:rPr>
            <w:rFonts w:ascii="Times New Roman" w:hAnsi="Times New Roman" w:cs="Times New Roman"/>
          </w:rPr>
          <w:t xml:space="preserve"> in soils and groundwater,</w:t>
        </w:r>
      </w:ins>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del w:id="10" w:author="Sally Thompson" w:date="2019-05-01T11:41:00Z">
        <w:r w:rsidR="003B1292" w:rsidDel="00695E68">
          <w:rPr>
            <w:rFonts w:ascii="Times New Roman" w:hAnsi="Times New Roman" w:cs="Times New Roman"/>
          </w:rPr>
          <w:delText>based on</w:delText>
        </w:r>
      </w:del>
      <w:ins w:id="11" w:author="Sally Thompson" w:date="2019-05-01T11:41:00Z">
        <w:r w:rsidR="00695E68">
          <w:rPr>
            <w:rFonts w:ascii="Times New Roman" w:hAnsi="Times New Roman" w:cs="Times New Roman"/>
          </w:rPr>
          <w:t>using</w:t>
        </w:r>
      </w:ins>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del w:id="12" w:author="Sally Thompson" w:date="2019-05-01T11:41:00Z">
        <w:r w:rsidR="003B1292" w:rsidDel="00695E68">
          <w:rPr>
            <w:rFonts w:ascii="Times New Roman" w:hAnsi="Times New Roman" w:cs="Times New Roman"/>
          </w:rPr>
          <w:delText xml:space="preserve">both </w:delText>
        </w:r>
      </w:del>
      <w:ins w:id="13" w:author="Sally Thompson" w:date="2019-05-01T11:41:00Z">
        <w:r w:rsidR="00695E68">
          <w:rPr>
            <w:rFonts w:ascii="Times New Roman" w:hAnsi="Times New Roman" w:cs="Times New Roman"/>
          </w:rPr>
          <w:t xml:space="preserve">a combination of </w:t>
        </w:r>
      </w:ins>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del w:id="14" w:author="Sally Thompson" w:date="2019-05-01T11:41:00Z">
        <w:r w:rsidR="003B1292" w:rsidDel="00695E68">
          <w:rPr>
            <w:rFonts w:ascii="Times New Roman" w:hAnsi="Times New Roman" w:cs="Times New Roman"/>
          </w:rPr>
          <w:delText xml:space="preserve">that is </w:delText>
        </w:r>
      </w:del>
      <w:r w:rsidR="003B1292">
        <w:rPr>
          <w:rFonts w:ascii="Times New Roman" w:hAnsi="Times New Roman" w:cs="Times New Roman"/>
        </w:rPr>
        <w:t xml:space="preserve">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w:t>
      </w:r>
      <w:del w:id="15" w:author="Sally Thompson" w:date="2019-05-01T11:44:00Z">
        <w:r w:rsidR="00D42186" w:rsidDel="00695E68">
          <w:rPr>
            <w:rFonts w:ascii="Times New Roman" w:hAnsi="Times New Roman" w:cs="Times New Roman"/>
          </w:rPr>
          <w:delText xml:space="preserve">on the landscape </w:delText>
        </w:r>
      </w:del>
      <w:r w:rsidR="00D42186">
        <w:rPr>
          <w:rFonts w:ascii="Times New Roman" w:hAnsi="Times New Roman" w:cs="Times New Roman"/>
        </w:rPr>
        <w:t xml:space="preserve">to drier mixed-conifer sites; </w:t>
      </w:r>
      <w:ins w:id="16" w:author="Brandon Collins" w:date="2019-05-03T13:20:00Z">
        <w:r w:rsidR="00B66F8D">
          <w:rPr>
            <w:rFonts w:ascii="Times New Roman" w:hAnsi="Times New Roman" w:cs="Times New Roman"/>
          </w:rPr>
          <w:t xml:space="preserve">fire-caused overstory </w:t>
        </w:r>
      </w:ins>
      <w:ins w:id="17" w:author="Brandon Collins" w:date="2019-05-03T12:49:00Z">
        <w:r w:rsidR="00075C34">
          <w:rPr>
            <w:rFonts w:ascii="Times New Roman" w:hAnsi="Times New Roman" w:cs="Times New Roman"/>
          </w:rPr>
          <w:t xml:space="preserve">tree mortality </w:t>
        </w:r>
      </w:ins>
      <w:r w:rsidR="00D42186">
        <w:rPr>
          <w:rFonts w:ascii="Times New Roman" w:hAnsi="Times New Roman" w:cs="Times New Roman"/>
        </w:rPr>
        <w:t xml:space="preserve">patches </w:t>
      </w:r>
      <w:del w:id="18" w:author="Brandon Collins" w:date="2019-05-03T13:20:00Z">
        <w:r w:rsidR="00D42186" w:rsidDel="00B66F8D">
          <w:rPr>
            <w:rFonts w:ascii="Times New Roman" w:hAnsi="Times New Roman" w:cs="Times New Roman"/>
          </w:rPr>
          <w:delText xml:space="preserve">created by the fires </w:delText>
        </w:r>
      </w:del>
      <w:r w:rsidR="00D42186">
        <w:rPr>
          <w:rFonts w:ascii="Times New Roman" w:hAnsi="Times New Roman" w:cs="Times New Roman"/>
        </w:rPr>
        <w:t xml:space="preserve">were generally &lt; 10 ha, and had little effect on removing </w:t>
      </w:r>
      <w:del w:id="19" w:author="Brandon Collins" w:date="2019-05-03T13:22:00Z">
        <w:r w:rsidR="00D42186" w:rsidDel="00B66F8D">
          <w:rPr>
            <w:rFonts w:ascii="Times New Roman" w:hAnsi="Times New Roman" w:cs="Times New Roman"/>
          </w:rPr>
          <w:delText>small (&lt; 15.2 cm DBH) trees</w:delText>
        </w:r>
      </w:del>
      <w:ins w:id="20" w:author="Brandon Collins" w:date="2019-05-03T13:22:00Z">
        <w:r w:rsidR="00B66F8D">
          <w:rPr>
            <w:rFonts w:ascii="Times New Roman" w:hAnsi="Times New Roman" w:cs="Times New Roman"/>
          </w:rPr>
          <w:t>mid- and lower strata trees</w:t>
        </w:r>
      </w:ins>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commentRangeStart w:id="21"/>
      <w:del w:id="22" w:author="Sally Thompson" w:date="2019-05-01T11:44:00Z">
        <w:r w:rsidR="00D42186" w:rsidDel="00695E68">
          <w:rPr>
            <w:rFonts w:ascii="Times New Roman" w:hAnsi="Times New Roman" w:cs="Times New Roman"/>
          </w:rPr>
          <w:delText xml:space="preserve">Despite increased </w:delText>
        </w:r>
        <w:r w:rsidR="003B1292" w:rsidDel="00695E68">
          <w:rPr>
            <w:rFonts w:ascii="Times New Roman" w:hAnsi="Times New Roman" w:cs="Times New Roman"/>
          </w:rPr>
          <w:delText xml:space="preserve">landscape </w:delText>
        </w:r>
        <w:r w:rsidR="00D42186" w:rsidDel="00695E68">
          <w:rPr>
            <w:rFonts w:ascii="Times New Roman" w:hAnsi="Times New Roman" w:cs="Times New Roman"/>
          </w:rPr>
          <w:delText>heterogeneity created by managed wildfires at SCB, a</w:delText>
        </w:r>
      </w:del>
      <w:ins w:id="23" w:author="Sally Thompson" w:date="2019-05-01T11:44:00Z">
        <w:del w:id="24" w:author="Brandon Collins" w:date="2019-05-03T13:24:00Z">
          <w:r w:rsidR="00695E68" w:rsidDel="00B66F8D">
            <w:rPr>
              <w:rFonts w:ascii="Times New Roman" w:hAnsi="Times New Roman" w:cs="Times New Roman"/>
            </w:rPr>
            <w:delText>A</w:delText>
          </w:r>
        </w:del>
      </w:ins>
      <w:del w:id="25" w:author="Brandon Collins" w:date="2019-05-03T13:24:00Z">
        <w:r w:rsidR="00D42186" w:rsidDel="00B66F8D">
          <w:rPr>
            <w:rFonts w:ascii="Times New Roman" w:hAnsi="Times New Roman" w:cs="Times New Roman"/>
          </w:rPr>
          <w:delText>dditional</w:delText>
        </w:r>
      </w:del>
      <w:r w:rsidR="00D42186">
        <w:rPr>
          <w:rFonts w:ascii="Times New Roman" w:hAnsi="Times New Roman" w:cs="Times New Roman"/>
        </w:rPr>
        <w:t xml:space="preserve"> </w:t>
      </w:r>
      <w:ins w:id="26" w:author="Brandon Collins" w:date="2019-05-03T13:24:00Z">
        <w:r w:rsidR="00B66F8D">
          <w:rPr>
            <w:rFonts w:ascii="Times New Roman" w:hAnsi="Times New Roman" w:cs="Times New Roman"/>
          </w:rPr>
          <w:t xml:space="preserve">Future </w:t>
        </w:r>
      </w:ins>
      <w:r w:rsidR="00D42186">
        <w:rPr>
          <w:rFonts w:ascii="Times New Roman" w:hAnsi="Times New Roman" w:cs="Times New Roman"/>
        </w:rPr>
        <w:t xml:space="preserve">managed fires </w:t>
      </w:r>
      <w:ins w:id="27" w:author="Sally Thompson" w:date="2019-05-01T11:44:00Z">
        <w:r w:rsidR="00695E68">
          <w:rPr>
            <w:rFonts w:ascii="Times New Roman" w:hAnsi="Times New Roman" w:cs="Times New Roman"/>
          </w:rPr>
          <w:t xml:space="preserve">in SCB </w:t>
        </w:r>
      </w:ins>
      <w:r w:rsidR="009631FD">
        <w:rPr>
          <w:rFonts w:ascii="Times New Roman" w:hAnsi="Times New Roman" w:cs="Times New Roman"/>
        </w:rPr>
        <w:t>could</w:t>
      </w:r>
      <w:r w:rsidR="00690080">
        <w:rPr>
          <w:rFonts w:ascii="Times New Roman" w:hAnsi="Times New Roman" w:cs="Times New Roman"/>
        </w:rPr>
        <w:t xml:space="preserve"> </w:t>
      </w:r>
      <w:ins w:id="28" w:author="Brandon Collins" w:date="2019-05-03T13:25:00Z">
        <w:r w:rsidR="00B66F8D">
          <w:rPr>
            <w:rFonts w:ascii="Times New Roman" w:hAnsi="Times New Roman" w:cs="Times New Roman"/>
          </w:rPr>
          <w:t xml:space="preserve">be allowed under higher fire weather to encourage </w:t>
        </w:r>
      </w:ins>
      <w:del w:id="29" w:author="Brandon Collins" w:date="2019-05-03T13:26:00Z">
        <w:r w:rsidR="00690080" w:rsidDel="00B66F8D">
          <w:rPr>
            <w:rFonts w:ascii="Times New Roman" w:hAnsi="Times New Roman" w:cs="Times New Roman"/>
          </w:rPr>
          <w:delText xml:space="preserve">further </w:delText>
        </w:r>
      </w:del>
      <w:ins w:id="30" w:author="Brandon Collins" w:date="2019-05-03T13:26:00Z">
        <w:r w:rsidR="00B66F8D">
          <w:rPr>
            <w:rFonts w:ascii="Times New Roman" w:hAnsi="Times New Roman" w:cs="Times New Roman"/>
          </w:rPr>
          <w:t>greater tree mortality</w:t>
        </w:r>
      </w:ins>
      <w:del w:id="31" w:author="Brandon Collins" w:date="2019-05-03T13:25:00Z">
        <w:r w:rsidR="00690080" w:rsidDel="00B66F8D">
          <w:rPr>
            <w:rFonts w:ascii="Times New Roman" w:hAnsi="Times New Roman" w:cs="Times New Roman"/>
          </w:rPr>
          <w:delText>reduce</w:delText>
        </w:r>
        <w:r w:rsidR="00D42186" w:rsidDel="00B66F8D">
          <w:rPr>
            <w:rFonts w:ascii="Times New Roman" w:hAnsi="Times New Roman" w:cs="Times New Roman"/>
          </w:rPr>
          <w:delText xml:space="preserve"> </w:delText>
        </w:r>
        <w:r w:rsidR="00D42186" w:rsidDel="00B66F8D">
          <w:rPr>
            <w:rFonts w:ascii="Times New Roman" w:hAnsi="Times New Roman" w:cs="Times New Roman"/>
          </w:rPr>
          <w:lastRenderedPageBreak/>
          <w:delText>small trees</w:delText>
        </w:r>
      </w:del>
      <w:r w:rsidR="00D42186">
        <w:rPr>
          <w:rFonts w:ascii="Times New Roman" w:hAnsi="Times New Roman" w:cs="Times New Roman"/>
        </w:rPr>
        <w:t xml:space="preserve">, although the potential hydrologic benefits of the program in this basin may be limited. </w:t>
      </w:r>
      <w:commentRangeEnd w:id="21"/>
      <w:r w:rsidR="00695E68">
        <w:rPr>
          <w:rStyle w:val="CommentReference"/>
        </w:rPr>
        <w:commentReference w:id="21"/>
      </w:r>
    </w:p>
    <w:p w14:paraId="3E5A90D8" w14:textId="41DBEE63"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del w:id="32" w:author="Sally Thompson" w:date="2019-05-01T11:45:00Z">
        <w:r w:rsidR="00D42186" w:rsidDel="00695E68">
          <w:rPr>
            <w:rFonts w:ascii="Times New Roman" w:hAnsi="Times New Roman" w:cs="Times New Roman"/>
          </w:rPr>
          <w:delText>2</w:delText>
        </w:r>
        <w:r w:rsidR="00690080" w:rsidDel="00695E68">
          <w:rPr>
            <w:rFonts w:ascii="Times New Roman" w:hAnsi="Times New Roman" w:cs="Times New Roman"/>
          </w:rPr>
          <w:delText>46</w:delText>
        </w:r>
      </w:del>
      <w:ins w:id="33" w:author="Sally Thompson" w:date="2019-05-01T11:45:00Z">
        <w:r w:rsidR="00695E68">
          <w:rPr>
            <w:rFonts w:ascii="Times New Roman" w:hAnsi="Times New Roman" w:cs="Times New Roman"/>
          </w:rPr>
          <w:t>242</w:t>
        </w:r>
      </w:ins>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750368C"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w:t>
      </w:r>
      <w:commentRangeStart w:id="34"/>
      <w:r w:rsidR="00A1346F" w:rsidRPr="00EF599F">
        <w:rPr>
          <w:rFonts w:ascii="Times New Roman" w:hAnsi="Times New Roman" w:cs="Times New Roman"/>
        </w:rPr>
        <w:t xml:space="preserve">for example, </w:t>
      </w:r>
      <w:ins w:id="35" w:author="Brandon Collins" w:date="2019-05-01T15:00:00Z">
        <w:r w:rsidR="00D92793">
          <w:rPr>
            <w:rFonts w:ascii="Times New Roman" w:hAnsi="Times New Roman" w:cs="Times New Roman"/>
          </w:rPr>
          <w:t>fiv</w:t>
        </w:r>
      </w:ins>
      <w:ins w:id="36" w:author="Brandon Collins" w:date="2019-05-01T15:01:00Z">
        <w:r w:rsidR="00D92793">
          <w:rPr>
            <w:rFonts w:ascii="Times New Roman" w:hAnsi="Times New Roman" w:cs="Times New Roman"/>
          </w:rPr>
          <w:t>e</w:t>
        </w:r>
      </w:ins>
      <w:ins w:id="37" w:author="Sally Thompson" w:date="2019-05-01T11:51:00Z">
        <w:del w:id="38" w:author="Brandon Collins" w:date="2019-05-01T15:00:00Z">
          <w:r w:rsidR="00695E68" w:rsidDel="00D92793">
            <w:rPr>
              <w:rFonts w:ascii="Times New Roman" w:hAnsi="Times New Roman" w:cs="Times New Roman"/>
            </w:rPr>
            <w:delText>half</w:delText>
          </w:r>
        </w:del>
        <w:r w:rsidR="00695E68" w:rsidRPr="00EF599F">
          <w:rPr>
            <w:rFonts w:ascii="Times New Roman" w:hAnsi="Times New Roman" w:cs="Times New Roman"/>
          </w:rPr>
          <w:t xml:space="preserve"> </w:t>
        </w:r>
      </w:ins>
      <w:r w:rsidR="00A1346F" w:rsidRPr="00EF599F">
        <w:rPr>
          <w:rFonts w:ascii="Times New Roman" w:hAnsi="Times New Roman" w:cs="Times New Roman"/>
        </w:rPr>
        <w:t>of</w:t>
      </w:r>
      <w:del w:id="39" w:author="Brandon Collins" w:date="2019-05-01T15:00:00Z">
        <w:r w:rsidR="00A1346F" w:rsidRPr="00EF599F" w:rsidDel="00D92793">
          <w:rPr>
            <w:rFonts w:ascii="Times New Roman" w:hAnsi="Times New Roman" w:cs="Times New Roman"/>
          </w:rPr>
          <w:delText xml:space="preserve"> </w:delText>
        </w:r>
      </w:del>
      <w:ins w:id="40" w:author="Sally Thompson" w:date="2019-05-01T11:51:00Z">
        <w:del w:id="41" w:author="Brandon Collins" w:date="2019-05-01T15:00:00Z">
          <w:r w:rsidR="00695E68" w:rsidDel="00D92793">
            <w:rPr>
              <w:rFonts w:ascii="Times New Roman" w:hAnsi="Times New Roman" w:cs="Times New Roman"/>
            </w:rPr>
            <w:delText>both</w:delText>
          </w:r>
        </w:del>
        <w:r w:rsidR="00695E68">
          <w:rPr>
            <w:rFonts w:ascii="Times New Roman" w:hAnsi="Times New Roman" w:cs="Times New Roman"/>
          </w:rPr>
          <w:t xml:space="preserve"> </w:t>
        </w:r>
      </w:ins>
      <w:ins w:id="42" w:author="Sally Thompson" w:date="2019-05-01T11:50:00Z">
        <w:r w:rsidR="00695E68">
          <w:rPr>
            <w:rFonts w:ascii="Times New Roman" w:hAnsi="Times New Roman" w:cs="Times New Roman"/>
          </w:rPr>
          <w:t xml:space="preserve">the </w:t>
        </w:r>
      </w:ins>
      <w:del w:id="43" w:author="Sally Thompson" w:date="2019-05-01T11:50:00Z">
        <w:r w:rsidR="00A1346F" w:rsidRPr="00EF599F" w:rsidDel="00695E68">
          <w:rPr>
            <w:rFonts w:ascii="Times New Roman" w:hAnsi="Times New Roman" w:cs="Times New Roman"/>
          </w:rPr>
          <w:delText xml:space="preserve">both </w:delText>
        </w:r>
      </w:del>
      <w:r w:rsidR="00A1346F" w:rsidRPr="00EF599F">
        <w:rPr>
          <w:rFonts w:ascii="Times New Roman" w:hAnsi="Times New Roman" w:cs="Times New Roman"/>
        </w:rPr>
        <w:t>ten largest</w:t>
      </w:r>
      <w:del w:id="44" w:author="Sally Thompson" w:date="2019-05-01T11:50:00Z">
        <w:r w:rsidR="00A1346F" w:rsidRPr="00EF599F" w:rsidDel="00695E68">
          <w:rPr>
            <w:rFonts w:ascii="Times New Roman" w:hAnsi="Times New Roman" w:cs="Times New Roman"/>
          </w:rPr>
          <w:delText>,</w:delText>
        </w:r>
      </w:del>
      <w:r w:rsidR="00A1346F" w:rsidRPr="00EF599F">
        <w:rPr>
          <w:rFonts w:ascii="Times New Roman" w:hAnsi="Times New Roman" w:cs="Times New Roman"/>
        </w:rPr>
        <w:t xml:space="preserve"> and</w:t>
      </w:r>
      <w:del w:id="45" w:author="Brandon Collins" w:date="2019-05-01T15:01:00Z">
        <w:r w:rsidR="00A1346F" w:rsidRPr="00EF599F" w:rsidDel="00D92793">
          <w:rPr>
            <w:rFonts w:ascii="Times New Roman" w:hAnsi="Times New Roman" w:cs="Times New Roman"/>
          </w:rPr>
          <w:delText xml:space="preserve"> ten</w:delText>
        </w:r>
      </w:del>
      <w:r w:rsidR="00A1346F" w:rsidRPr="00EF599F">
        <w:rPr>
          <w:rFonts w:ascii="Times New Roman" w:hAnsi="Times New Roman" w:cs="Times New Roman"/>
        </w:rPr>
        <w:t xml:space="preserve"> most destructive fires in California</w:t>
      </w:r>
      <w:r>
        <w:rPr>
          <w:rFonts w:ascii="Times New Roman" w:hAnsi="Times New Roman" w:cs="Times New Roman"/>
        </w:rPr>
        <w:t xml:space="preserve"> </w:t>
      </w:r>
      <w:ins w:id="46" w:author="Sally Thompson" w:date="2019-05-01T11:51:00Z">
        <w:r w:rsidR="00695E68">
          <w:rPr>
            <w:rFonts w:ascii="Times New Roman" w:hAnsi="Times New Roman" w:cs="Times New Roman"/>
          </w:rPr>
          <w:t>(</w:t>
        </w:r>
      </w:ins>
      <w:r>
        <w:rPr>
          <w:rFonts w:ascii="Times New Roman" w:hAnsi="Times New Roman" w:cs="Times New Roman"/>
        </w:rPr>
        <w:t>as of fall 2018</w:t>
      </w:r>
      <w:ins w:id="47" w:author="Sally Thompson" w:date="2019-05-01T11:51:00Z">
        <w:r w:rsidR="00695E68">
          <w:rPr>
            <w:rFonts w:ascii="Times New Roman" w:hAnsi="Times New Roman" w:cs="Times New Roman"/>
          </w:rPr>
          <w:t>)</w:t>
        </w:r>
      </w:ins>
      <w:r w:rsidR="003B1292">
        <w:rPr>
          <w:rFonts w:ascii="Times New Roman" w:hAnsi="Times New Roman" w:cs="Times New Roman"/>
        </w:rPr>
        <w:t xml:space="preserve">, </w:t>
      </w:r>
      <w:del w:id="48" w:author="Sally Thompson" w:date="2019-05-01T11:51:00Z">
        <w:r w:rsidR="003B1292" w:rsidDel="00695E68">
          <w:rPr>
            <w:rFonts w:ascii="Times New Roman" w:hAnsi="Times New Roman" w:cs="Times New Roman"/>
          </w:rPr>
          <w:delText xml:space="preserve">half </w:delText>
        </w:r>
        <w:r w:rsidDel="00695E68">
          <w:rPr>
            <w:rFonts w:ascii="Times New Roman" w:hAnsi="Times New Roman" w:cs="Times New Roman"/>
          </w:rPr>
          <w:delText>had</w:delText>
        </w:r>
        <w:r w:rsidR="00A1346F" w:rsidRPr="00EF599F" w:rsidDel="00695E68">
          <w:rPr>
            <w:rFonts w:ascii="Times New Roman" w:hAnsi="Times New Roman" w:cs="Times New Roman"/>
          </w:rPr>
          <w:delText xml:space="preserve"> </w:delText>
        </w:r>
      </w:del>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w:t>
      </w:r>
      <w:commentRangeEnd w:id="34"/>
      <w:r w:rsidR="00695E68">
        <w:rPr>
          <w:rStyle w:val="CommentReference"/>
        </w:rPr>
        <w:commentReference w:id="34"/>
      </w:r>
      <w:r w:rsidR="00A27F96" w:rsidRPr="00EF599F">
        <w:rPr>
          <w:rFonts w:ascii="Times New Roman" w:hAnsi="Times New Roman" w:cs="Times New Roman"/>
        </w:rPr>
        <w:t xml:space="preserve">The </w:t>
      </w:r>
      <w:ins w:id="49" w:author="Brandon Collins" w:date="2019-05-01T15:05:00Z">
        <w:r w:rsidR="00905F7D">
          <w:rPr>
            <w:rFonts w:ascii="Times New Roman" w:hAnsi="Times New Roman" w:cs="Times New Roman"/>
          </w:rPr>
          <w:t>scale of fire-caused vegetation mort</w:t>
        </w:r>
      </w:ins>
      <w:ins w:id="50" w:author="Brandon Collins" w:date="2019-05-01T15:06:00Z">
        <w:r w:rsidR="00905F7D">
          <w:rPr>
            <w:rFonts w:ascii="Times New Roman" w:hAnsi="Times New Roman" w:cs="Times New Roman"/>
          </w:rPr>
          <w:t>ality in these and many other</w:t>
        </w:r>
      </w:ins>
      <w:del w:id="51" w:author="Brandon Collins" w:date="2019-05-01T15:01:00Z">
        <w:r w:rsidR="00A27F96" w:rsidRPr="00EF599F" w:rsidDel="00D92793">
          <w:rPr>
            <w:rFonts w:ascii="Times New Roman" w:hAnsi="Times New Roman" w:cs="Times New Roman"/>
          </w:rPr>
          <w:delText>destructive</w:delText>
        </w:r>
      </w:del>
      <w:del w:id="52" w:author="Brandon Collins" w:date="2019-05-01T15:06:00Z">
        <w:r w:rsidR="00A27F96" w:rsidRPr="00EF599F" w:rsidDel="00905F7D">
          <w:rPr>
            <w:rFonts w:ascii="Times New Roman" w:hAnsi="Times New Roman" w:cs="Times New Roman"/>
          </w:rPr>
          <w:delText xml:space="preserve"> nature of</w:delText>
        </w:r>
      </w:del>
      <w:r w:rsidR="00A27F96" w:rsidRPr="00EF599F">
        <w:rPr>
          <w:rFonts w:ascii="Times New Roman" w:hAnsi="Times New Roman" w:cs="Times New Roman"/>
        </w:rPr>
        <w:t xml:space="preserve"> contemporary fires</w:t>
      </w:r>
      <w:ins w:id="53" w:author="Brandon Collins" w:date="2019-05-01T15:06:00Z">
        <w:r w:rsidR="00905F7D">
          <w:rPr>
            <w:rFonts w:ascii="Times New Roman" w:hAnsi="Times New Roman" w:cs="Times New Roman"/>
          </w:rPr>
          <w:t xml:space="preserve"> is well outside the histor</w:t>
        </w:r>
      </w:ins>
      <w:ins w:id="54" w:author="Brandon Collins" w:date="2019-05-01T15:07:00Z">
        <w:r w:rsidR="00905F7D">
          <w:rPr>
            <w:rFonts w:ascii="Times New Roman" w:hAnsi="Times New Roman" w:cs="Times New Roman"/>
          </w:rPr>
          <w:t>ical range of variability in these forests (Safford and Stevens 2017)</w:t>
        </w:r>
      </w:ins>
      <w:r w:rsidR="00A27F96" w:rsidRPr="00EF599F">
        <w:rPr>
          <w:rFonts w:ascii="Times New Roman" w:hAnsi="Times New Roman" w:cs="Times New Roman"/>
        </w:rPr>
        <w:t xml:space="preserve">, </w:t>
      </w:r>
      <w:del w:id="55" w:author="Brandon Collins" w:date="2019-05-01T15:07:00Z">
        <w:r w:rsidR="00A27F96" w:rsidRPr="00EF599F" w:rsidDel="00905F7D">
          <w:rPr>
            <w:rFonts w:ascii="Times New Roman" w:hAnsi="Times New Roman" w:cs="Times New Roman"/>
          </w:rPr>
          <w:delText>in addition to the</w:delText>
        </w:r>
      </w:del>
      <w:ins w:id="56" w:author="Brandon Collins" w:date="2019-05-01T15:10:00Z">
        <w:r w:rsidR="00905F7D">
          <w:rPr>
            <w:rFonts w:ascii="Times New Roman" w:hAnsi="Times New Roman" w:cs="Times New Roman"/>
          </w:rPr>
          <w:t>These fire effects, combined with</w:t>
        </w:r>
      </w:ins>
      <w:ins w:id="57" w:author="Brandon Collins" w:date="2019-05-01T15:09:00Z">
        <w:r w:rsidR="00905F7D">
          <w:rPr>
            <w:rFonts w:ascii="Times New Roman" w:hAnsi="Times New Roman" w:cs="Times New Roman"/>
          </w:rPr>
          <w:t xml:space="preserve"> the densification and homogenization</w:t>
        </w:r>
      </w:ins>
      <w:ins w:id="58" w:author="Brandon Collins" w:date="2019-05-01T15:08:00Z">
        <w:r w:rsidR="00905F7D">
          <w:rPr>
            <w:rFonts w:ascii="Times New Roman" w:hAnsi="Times New Roman" w:cs="Times New Roman"/>
          </w:rPr>
          <w:t xml:space="preserve"> </w:t>
        </w:r>
      </w:ins>
      <w:ins w:id="59" w:author="Brandon Collins" w:date="2019-05-03T13:27:00Z">
        <w:r w:rsidR="00B66F8D">
          <w:rPr>
            <w:rFonts w:ascii="Times New Roman" w:hAnsi="Times New Roman" w:cs="Times New Roman"/>
          </w:rPr>
          <w:t>brought about by</w:t>
        </w:r>
      </w:ins>
      <w:del w:id="60" w:author="Brandon Collins" w:date="2019-05-03T13:27:00Z">
        <w:r w:rsidR="00A27F96" w:rsidRPr="00EF599F" w:rsidDel="00B66F8D">
          <w:rPr>
            <w:rFonts w:ascii="Times New Roman" w:hAnsi="Times New Roman" w:cs="Times New Roman"/>
          </w:rPr>
          <w:delText xml:space="preserve"> </w:delText>
        </w:r>
        <w:r w:rsidR="003B1292" w:rsidDel="00B66F8D">
          <w:rPr>
            <w:rFonts w:ascii="Times New Roman" w:hAnsi="Times New Roman" w:cs="Times New Roman"/>
          </w:rPr>
          <w:delText>negative impacts</w:delText>
        </w:r>
        <w:r w:rsidR="00A27F96" w:rsidRPr="00EF599F" w:rsidDel="00B66F8D">
          <w:rPr>
            <w:rFonts w:ascii="Times New Roman" w:hAnsi="Times New Roman" w:cs="Times New Roman"/>
          </w:rPr>
          <w:delText xml:space="preserve"> of</w:delText>
        </w:r>
      </w:del>
      <w:r>
        <w:rPr>
          <w:rFonts w:ascii="Times New Roman" w:hAnsi="Times New Roman" w:cs="Times New Roman"/>
        </w:rPr>
        <w:t xml:space="preserve"> widespread</w:t>
      </w:r>
      <w:r w:rsidR="00A27F96" w:rsidRPr="00EF599F">
        <w:rPr>
          <w:rFonts w:ascii="Times New Roman" w:hAnsi="Times New Roman" w:cs="Times New Roman"/>
        </w:rPr>
        <w:t xml:space="preserve"> fire suppression </w:t>
      </w:r>
      <w:ins w:id="61" w:author="Brandon Collins" w:date="2019-05-03T13:28:00Z">
        <w:r w:rsidR="00B66F8D">
          <w:rPr>
            <w:rFonts w:ascii="Times New Roman" w:hAnsi="Times New Roman" w:cs="Times New Roman"/>
          </w:rPr>
          <w:t>have negatively impacted</w:t>
        </w:r>
      </w:ins>
      <w:del w:id="62" w:author="Brandon Collins" w:date="2019-05-03T13:28:00Z">
        <w:r w:rsidR="00A27F96" w:rsidRPr="00EF599F" w:rsidDel="00B66F8D">
          <w:rPr>
            <w:rFonts w:ascii="Times New Roman" w:hAnsi="Times New Roman" w:cs="Times New Roman"/>
          </w:rPr>
          <w:delText>on</w:delText>
        </w:r>
      </w:del>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ins w:id="63" w:author="Brandon Collins" w:date="2019-05-03T13:29:00Z">
        <w:r w:rsidR="00B66F8D">
          <w:rPr>
            <w:rFonts w:ascii="Times New Roman" w:hAnsi="Times New Roman" w:cs="Times New Roman"/>
          </w:rPr>
          <w:t>. These impacts</w:t>
        </w:r>
      </w:ins>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ins w:id="64" w:author="Brandon Collins" w:date="2019-05-03T13:29:00Z">
        <w:r w:rsidR="00B66F8D">
          <w:rPr>
            <w:rFonts w:ascii="Times New Roman" w:hAnsi="Times New Roman" w:cs="Times New Roman"/>
          </w:rPr>
          <w:t xml:space="preserve"> (Stephens et al. 2016)</w:t>
        </w:r>
      </w:ins>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commentRangeStart w:id="65"/>
      <w:r w:rsidRPr="00EF599F">
        <w:rPr>
          <w:rFonts w:ascii="Times New Roman" w:hAnsi="Times New Roman" w:cs="Times New Roman"/>
        </w:rPr>
        <w:t>.</w:t>
      </w:r>
      <w:commentRangeEnd w:id="65"/>
      <w:r w:rsidR="00B66F8D">
        <w:rPr>
          <w:rStyle w:val="CommentReference"/>
        </w:rPr>
        <w:commentReference w:id="65"/>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w:t>
      </w:r>
      <w:r w:rsidRPr="00EF599F">
        <w:rPr>
          <w:rFonts w:ascii="Times New Roman" w:hAnsi="Times New Roman" w:cs="Times New Roman"/>
        </w:rPr>
        <w:lastRenderedPageBreak/>
        <w:t xml:space="preserve">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commentRangeStart w:id="66"/>
      <w:r w:rsidR="0065308B" w:rsidRPr="00EF599F">
        <w:rPr>
          <w:rFonts w:ascii="Times New Roman" w:hAnsi="Times New Roman" w:cs="Times New Roman"/>
        </w:rPr>
        <w:t>.</w:t>
      </w:r>
      <w:commentRangeEnd w:id="66"/>
      <w:r w:rsidR="00B66F8D">
        <w:rPr>
          <w:rStyle w:val="CommentReference"/>
        </w:rPr>
        <w:commentReference w:id="66"/>
      </w:r>
      <w:r w:rsidR="0065308B" w:rsidRPr="00EF599F">
        <w:rPr>
          <w:rFonts w:ascii="Times New Roman" w:hAnsi="Times New Roman" w:cs="Times New Roman"/>
        </w:rPr>
        <w:t xml:space="preserve">  </w:t>
      </w:r>
    </w:p>
    <w:p w14:paraId="0EB1F8FC" w14:textId="05A31CED"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del w:id="67" w:author="Sally Thompson" w:date="2019-05-01T11:52:00Z">
        <w:r w:rsidDel="00695E68">
          <w:rPr>
            <w:rFonts w:ascii="Times New Roman" w:hAnsi="Times New Roman" w:cs="Times New Roman"/>
          </w:rPr>
          <w:delText xml:space="preserve">its </w:delText>
        </w:r>
      </w:del>
      <w:ins w:id="68" w:author="Sally Thompson" w:date="2019-05-01T11:52:00Z">
        <w:r w:rsidR="00695E68">
          <w:rPr>
            <w:rFonts w:ascii="Times New Roman" w:hAnsi="Times New Roman" w:cs="Times New Roman"/>
          </w:rPr>
          <w:t xml:space="preserve">the </w:t>
        </w:r>
      </w:ins>
      <w:r>
        <w:rPr>
          <w:rFonts w:ascii="Times New Roman" w:hAnsi="Times New Roman" w:cs="Times New Roman"/>
        </w:rPr>
        <w:t xml:space="preserve">replacement </w:t>
      </w:r>
      <w:ins w:id="69" w:author="Sally Thompson" w:date="2019-05-01T11:52:00Z">
        <w:r w:rsidR="00695E68">
          <w:rPr>
            <w:rFonts w:ascii="Times New Roman" w:hAnsi="Times New Roman" w:cs="Times New Roman"/>
          </w:rPr>
          <w:t xml:space="preserve">of forests </w:t>
        </w:r>
      </w:ins>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5EAF00A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ins w:id="70" w:author="Sally Thompson" w:date="2019-05-01T11:53:00Z">
        <w:r w:rsidR="00695E68">
          <w:rPr>
            <w:rFonts w:ascii="Times New Roman" w:hAnsi="Times New Roman" w:cs="Times New Roman"/>
          </w:rPr>
          <w:t>s</w:t>
        </w:r>
      </w:ins>
      <w:r w:rsidR="00685E70">
        <w:rPr>
          <w:rFonts w:ascii="Times New Roman" w:hAnsi="Times New Roman" w:cs="Times New Roman"/>
        </w:rPr>
        <w:t xml:space="preserve"> in the Sierra Nevada could generate </w:t>
      </w:r>
      <w:del w:id="71" w:author="Sally Thompson" w:date="2019-05-01T11:53:00Z">
        <w:r w:rsidR="00685E70" w:rsidDel="00695E68">
          <w:rPr>
            <w:rFonts w:ascii="Times New Roman" w:hAnsi="Times New Roman" w:cs="Times New Roman"/>
          </w:rPr>
          <w:delText xml:space="preserve">idiosyncratic </w:delText>
        </w:r>
      </w:del>
      <w:ins w:id="72" w:author="Sally Thompson" w:date="2019-05-01T11:53:00Z">
        <w:r w:rsidR="00695E68">
          <w:rPr>
            <w:rFonts w:ascii="Times New Roman" w:hAnsi="Times New Roman" w:cs="Times New Roman"/>
          </w:rPr>
          <w:t xml:space="preserve">different </w:t>
        </w:r>
      </w:ins>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del w:id="73" w:author="Sally Thompson" w:date="2019-05-01T11:53:00Z">
        <w:r w:rsidR="00685E70" w:rsidDel="00695E68">
          <w:rPr>
            <w:rFonts w:ascii="Times New Roman" w:hAnsi="Times New Roman" w:cs="Times New Roman"/>
          </w:rPr>
          <w:delText>address this question</w:delText>
        </w:r>
      </w:del>
      <w:ins w:id="74" w:author="Sally Thompson" w:date="2019-05-01T11:53:00Z">
        <w:r w:rsidR="00695E68">
          <w:rPr>
            <w:rFonts w:ascii="Times New Roman" w:hAnsi="Times New Roman" w:cs="Times New Roman"/>
          </w:rPr>
          <w:t>explore the impact of managed wildfire</w:t>
        </w:r>
      </w:ins>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ins w:id="75" w:author="Sally Thompson" w:date="2019-05-01T11:54:00Z">
        <w:r w:rsidR="00695E68">
          <w:rPr>
            <w:rFonts w:ascii="Times New Roman" w:hAnsi="Times New Roman" w:cs="Times New Roman"/>
          </w:rPr>
          <w:t xml:space="preserve"> than ICB</w:t>
        </w:r>
      </w:ins>
      <w:r w:rsidR="00685E70">
        <w:rPr>
          <w:rFonts w:ascii="Times New Roman" w:hAnsi="Times New Roman" w:cs="Times New Roman"/>
        </w:rPr>
        <w:t>.  In this study, we</w:t>
      </w:r>
      <w:r w:rsidRPr="00EF599F">
        <w:rPr>
          <w:rFonts w:ascii="Times New Roman" w:hAnsi="Times New Roman" w:cs="Times New Roman"/>
        </w:rPr>
        <w:t xml:space="preserve"> draw </w:t>
      </w:r>
      <w:r w:rsidRPr="00EF599F">
        <w:rPr>
          <w:rFonts w:ascii="Times New Roman" w:hAnsi="Times New Roman" w:cs="Times New Roman"/>
        </w:rPr>
        <w:lastRenderedPageBreak/>
        <w:t xml:space="preserve">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4DA6E70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commentRangeStart w:id="76"/>
      <w:ins w:id="77" w:author="Sally Thompson" w:date="2019-05-01T11:54:00Z">
        <w:r w:rsidR="00695E68">
          <w:rPr>
            <w:rFonts w:ascii="Times New Roman" w:hAnsi="Times New Roman" w:cs="Times New Roman"/>
          </w:rPr>
          <w:t xml:space="preserve">how(?) </w:t>
        </w:r>
        <w:commentRangeEnd w:id="76"/>
        <w:r w:rsidR="00695E68">
          <w:rPr>
            <w:rStyle w:val="CommentReference"/>
          </w:rPr>
          <w:commentReference w:id="76"/>
        </w:r>
      </w:ins>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BC5A907" w:rsidR="0065308B" w:rsidRPr="00EF599F" w:rsidRDefault="0065308B" w:rsidP="0065308B">
      <w:pPr>
        <w:pStyle w:val="ListParagraph"/>
        <w:numPr>
          <w:ilvl w:val="0"/>
          <w:numId w:val="1"/>
        </w:numPr>
        <w:spacing w:line="480" w:lineRule="auto"/>
        <w:rPr>
          <w:rFonts w:ascii="Times New Roman" w:hAnsi="Times New Roman" w:cs="Times New Roman"/>
        </w:rPr>
      </w:pPr>
      <w:del w:id="78" w:author="Sally Thompson" w:date="2019-05-01T11:54:00Z">
        <w:r w:rsidRPr="00EF599F" w:rsidDel="00695E68">
          <w:rPr>
            <w:rFonts w:ascii="Times New Roman" w:hAnsi="Times New Roman" w:cs="Times New Roman"/>
          </w:rPr>
          <w:delText>Is contemporary</w:delText>
        </w:r>
      </w:del>
      <w:ins w:id="79" w:author="Sally Thompson" w:date="2019-05-01T11:55:00Z">
        <w:r w:rsidR="00695E68">
          <w:rPr>
            <w:rFonts w:ascii="Times New Roman" w:hAnsi="Times New Roman" w:cs="Times New Roman"/>
          </w:rPr>
          <w:t>Are</w:t>
        </w:r>
      </w:ins>
      <w:ins w:id="80" w:author="Sally Thompson" w:date="2019-05-01T11:54:00Z">
        <w:r w:rsidR="00695E68">
          <w:rPr>
            <w:rFonts w:ascii="Times New Roman" w:hAnsi="Times New Roman" w:cs="Times New Roman"/>
          </w:rPr>
          <w:t xml:space="preserve"> different</w:t>
        </w:r>
      </w:ins>
      <w:r w:rsidRPr="00EF599F">
        <w:rPr>
          <w:rFonts w:ascii="Times New Roman" w:hAnsi="Times New Roman" w:cs="Times New Roman"/>
        </w:rPr>
        <w:t xml:space="preserve"> vegetation </w:t>
      </w:r>
      <w:del w:id="81" w:author="Sally Thompson" w:date="2019-05-01T11:55:00Z">
        <w:r w:rsidRPr="00EF599F" w:rsidDel="00695E68">
          <w:rPr>
            <w:rFonts w:ascii="Times New Roman" w:hAnsi="Times New Roman" w:cs="Times New Roman"/>
          </w:rPr>
          <w:delText xml:space="preserve">cover </w:delText>
        </w:r>
      </w:del>
      <w:ins w:id="82" w:author="Sally Thompson" w:date="2019-05-01T11:55:00Z">
        <w:r w:rsidR="00695E68">
          <w:rPr>
            <w:rFonts w:ascii="Times New Roman" w:hAnsi="Times New Roman" w:cs="Times New Roman"/>
          </w:rPr>
          <w:t xml:space="preserve">cover types in the </w:t>
        </w:r>
        <w:proofErr w:type="gramStart"/>
        <w:r w:rsidR="00695E68">
          <w:rPr>
            <w:rFonts w:ascii="Times New Roman" w:hAnsi="Times New Roman" w:cs="Times New Roman"/>
          </w:rPr>
          <w:t xml:space="preserve">SCB </w:t>
        </w:r>
        <w:r w:rsidR="00695E68" w:rsidRPr="00EF599F">
          <w:rPr>
            <w:rFonts w:ascii="Times New Roman" w:hAnsi="Times New Roman" w:cs="Times New Roman"/>
          </w:rPr>
          <w:t xml:space="preserve"> </w:t>
        </w:r>
      </w:ins>
      <w:r w:rsidRPr="00EF599F">
        <w:rPr>
          <w:rFonts w:ascii="Times New Roman" w:hAnsi="Times New Roman" w:cs="Times New Roman"/>
        </w:rPr>
        <w:t>associated</w:t>
      </w:r>
      <w:proofErr w:type="gramEnd"/>
      <w:r w:rsidRPr="00EF599F">
        <w:rPr>
          <w:rFonts w:ascii="Times New Roman" w:hAnsi="Times New Roman" w:cs="Times New Roman"/>
        </w:rPr>
        <w:t xml:space="preserve">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ins w:id="83" w:author="Sally Thompson" w:date="2019-05-01T11:55:00Z">
        <w:r w:rsidR="00695E68">
          <w:rPr>
            <w:rFonts w:ascii="Times New Roman" w:hAnsi="Times New Roman" w:cs="Times New Roman"/>
          </w:rPr>
          <w:t xml:space="preserve">the </w:t>
        </w:r>
      </w:ins>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A991532" w:rsidR="00AD0CC6" w:rsidRDefault="005D0DF4" w:rsidP="00AD0CC6">
      <w:pPr>
        <w:spacing w:line="480" w:lineRule="auto"/>
        <w:ind w:firstLine="720"/>
        <w:rPr>
          <w:rFonts w:ascii="Times New Roman" w:hAnsi="Times New Roman" w:cs="Times New Roman"/>
        </w:rPr>
      </w:pPr>
      <w:bookmarkStart w:id="8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ins w:id="85" w:author="Sally Thompson" w:date="2019-05-01T11:56:00Z">
        <w:r w:rsidR="00067C42">
          <w:rPr>
            <w:rFonts w:ascii="Times New Roman" w:hAnsi="Times New Roman" w:cs="Times New Roman"/>
          </w:rPr>
          <w:t xml:space="preserve"> </w:t>
        </w:r>
      </w:ins>
      <w:r w:rsidR="00590376" w:rsidRPr="00590376">
        <w:rPr>
          <w:rFonts w:ascii="Times New Roman" w:hAnsi="Times New Roman" w:cs="Times New Roman"/>
        </w:rPr>
        <w:t>Vegetation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ins w:id="86" w:author="Sally Thompson" w:date="2019-05-01T12:02:00Z">
        <w:r w:rsidR="00067C42">
          <w:rPr>
            <w:rFonts w:ascii="Times New Roman" w:hAnsi="Times New Roman" w:cs="Times New Roman"/>
          </w:rPr>
          <w:t xml:space="preserve"> and</w:t>
        </w:r>
      </w:ins>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del w:id="87" w:author="Sally Thompson" w:date="2019-05-01T12:03:00Z">
        <w:r w:rsidR="00590376" w:rsidRPr="00590376" w:rsidDel="00067C42">
          <w:rPr>
            <w:rFonts w:ascii="Times New Roman" w:hAnsi="Times New Roman" w:cs="Times New Roman"/>
          </w:rPr>
          <w:delText xml:space="preserve">and are </w:delText>
        </w:r>
      </w:del>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1276AC">
        <w:rPr>
          <w:rFonts w:ascii="Times New Roman" w:hAnsi="Times New Roman" w:cs="Times New Roman"/>
        </w:rPr>
        <w:lastRenderedPageBreak/>
        <w:t xml:space="preserve">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6B3816AD"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w:t>
      </w:r>
      <w:del w:id="88" w:author="Sally Thompson" w:date="2019-05-01T12:03:00Z">
        <w:r w:rsidRPr="00590376" w:rsidDel="00067C42">
          <w:rPr>
            <w:rFonts w:ascii="Times New Roman" w:hAnsi="Times New Roman" w:cs="Times New Roman"/>
          </w:rPr>
          <w:delText>; previously all fires had been suppressed as was done by lands managed by the US Forest Service</w:delText>
        </w:r>
        <w:r w:rsidR="00F8448E" w:rsidDel="00067C42">
          <w:rPr>
            <w:rFonts w:ascii="Times New Roman" w:hAnsi="Times New Roman" w:cs="Times New Roman"/>
          </w:rPr>
          <w:delText xml:space="preserve"> </w:delText>
        </w:r>
        <w:r w:rsidR="00F8448E" w:rsidDel="00067C42">
          <w:rPr>
            <w:rFonts w:ascii="Times New Roman" w:hAnsi="Times New Roman" w:cs="Times New Roman"/>
          </w:rPr>
          <w:fldChar w:fldCharType="begin"/>
        </w:r>
        <w:r w:rsidR="00F8448E" w:rsidDel="00067C42">
          <w:rPr>
            <w:rFonts w:ascii="Times New Roman" w:hAnsi="Times New Roman" w:cs="Times New Roman"/>
          </w:rPr>
          <w:del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delInstrText>
        </w:r>
        <w:r w:rsidR="00F8448E" w:rsidDel="00067C42">
          <w:rPr>
            <w:rFonts w:ascii="Times New Roman" w:hAnsi="Times New Roman" w:cs="Times New Roman"/>
          </w:rPr>
          <w:fldChar w:fldCharType="separate"/>
        </w:r>
        <w:r w:rsidR="00F8448E" w:rsidDel="00067C42">
          <w:rPr>
            <w:rFonts w:ascii="Times New Roman" w:hAnsi="Times New Roman" w:cs="Times New Roman"/>
            <w:noProof/>
          </w:rPr>
          <w:delText>(van Wagtendonk 2007)</w:delText>
        </w:r>
        <w:r w:rsidR="00F8448E" w:rsidDel="00067C42">
          <w:rPr>
            <w:rFonts w:ascii="Times New Roman" w:hAnsi="Times New Roman" w:cs="Times New Roman"/>
          </w:rPr>
          <w:fldChar w:fldCharType="end"/>
        </w:r>
        <w:r w:rsidR="00F8448E" w:rsidDel="00067C42">
          <w:rPr>
            <w:rFonts w:ascii="Times New Roman" w:hAnsi="Times New Roman" w:cs="Times New Roman"/>
          </w:rPr>
          <w:delText>.</w:delText>
        </w:r>
      </w:del>
      <w:ins w:id="89" w:author="Sally Thompson" w:date="2019-05-01T12:03:00Z">
        <w:r w:rsidR="00067C42">
          <w:rPr>
            <w:rFonts w:ascii="Times New Roman" w:hAnsi="Times New Roman" w:cs="Times New Roman"/>
          </w:rPr>
          <w:t>.</w:t>
        </w:r>
      </w:ins>
      <w:r w:rsidR="00DA51AD">
        <w:rPr>
          <w:rFonts w:ascii="Times New Roman" w:hAnsi="Times New Roman" w:cs="Times New Roman"/>
        </w:rPr>
        <w:t xml:space="preserve"> </w:t>
      </w:r>
      <w:ins w:id="90" w:author="Sally Thompson" w:date="2019-05-01T12:03:00Z">
        <w:r w:rsidR="00067C42">
          <w:rPr>
            <w:rFonts w:ascii="Times New Roman" w:hAnsi="Times New Roman" w:cs="Times New Roman"/>
          </w:rPr>
          <w:t xml:space="preserve"> </w:t>
        </w:r>
      </w:ins>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del w:id="91" w:author="Sally Thompson" w:date="2019-05-01T12:03:00Z">
        <w:r w:rsidR="006B6F82" w:rsidDel="00067C42">
          <w:rPr>
            <w:rFonts w:ascii="Times New Roman" w:hAnsi="Times New Roman" w:cs="Times New Roman"/>
          </w:rPr>
          <w:delText xml:space="preserve">this </w:delText>
        </w:r>
      </w:del>
      <w:ins w:id="92" w:author="Sally Thompson" w:date="2019-05-01T12:03:00Z">
        <w:r w:rsidR="00067C42">
          <w:rPr>
            <w:rFonts w:ascii="Times New Roman" w:hAnsi="Times New Roman" w:cs="Times New Roman"/>
          </w:rPr>
          <w:t xml:space="preserve">the fire use </w:t>
        </w:r>
      </w:ins>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84"/>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w:t>
      </w:r>
      <w:del w:id="93" w:author="Sally Thompson" w:date="2019-05-01T12:04:00Z">
        <w:r w:rsidR="007014B4" w:rsidDel="00067C42">
          <w:rPr>
            <w:rFonts w:ascii="Times New Roman" w:hAnsi="Times New Roman" w:cs="Times New Roman"/>
          </w:rPr>
          <w:delText xml:space="preserve">at least </w:delText>
        </w:r>
      </w:del>
      <w:r w:rsidR="007014B4">
        <w:rPr>
          <w:rFonts w:ascii="Times New Roman" w:hAnsi="Times New Roman" w:cs="Times New Roman"/>
        </w:rPr>
        <w:t>partially</w:t>
      </w:r>
      <w:ins w:id="94" w:author="Sally Thompson" w:date="2019-05-01T12:04:00Z">
        <w:r w:rsidR="00067C42">
          <w:rPr>
            <w:rFonts w:ascii="Times New Roman" w:hAnsi="Times New Roman" w:cs="Times New Roman"/>
          </w:rPr>
          <w:t xml:space="preserve"> or completely</w:t>
        </w:r>
      </w:ins>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Illilouette Creek Basin (ICB) has</w:t>
      </w:r>
      <w:ins w:id="95" w:author="Sally Thompson" w:date="2019-05-01T12:04:00Z">
        <w:r w:rsidR="00067C42">
          <w:rPr>
            <w:rFonts w:ascii="Times New Roman" w:hAnsi="Times New Roman" w:cs="Times New Roman"/>
          </w:rPr>
          <w:t xml:space="preserve"> also</w:t>
        </w:r>
      </w:ins>
      <w:r w:rsidR="00AD0CC6">
        <w:rPr>
          <w:rFonts w:ascii="Times New Roman" w:hAnsi="Times New Roman" w:cs="Times New Roman"/>
        </w:rPr>
        <w:t xml:space="preserve"> experienced a near-natural fire regime since 1970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 xml:space="preserve">fires &gt;40 ha occurring between 1970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3FDBE6A"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del w:id="96" w:author="Sally Thompson" w:date="2019-05-01T12:05:00Z">
        <w:r w:rsidR="006C255B" w:rsidDel="00067C42">
          <w:rPr>
            <w:rFonts w:ascii="Times New Roman" w:hAnsi="Times New Roman" w:cs="Times New Roman"/>
            <w:color w:val="000000" w:themeColor="text1"/>
          </w:rPr>
          <w:delText xml:space="preserve">were </w:delText>
        </w:r>
      </w:del>
      <w:ins w:id="97" w:author="Sally Thompson" w:date="2019-05-01T12:05:00Z">
        <w:r w:rsidR="00067C42">
          <w:rPr>
            <w:rFonts w:ascii="Times New Roman" w:hAnsi="Times New Roman" w:cs="Times New Roman"/>
            <w:color w:val="000000" w:themeColor="text1"/>
          </w:rPr>
          <w:t>are located with</w:t>
        </w:r>
      </w:ins>
      <w:r w:rsidR="006C255B">
        <w:rPr>
          <w:rFonts w:ascii="Times New Roman" w:hAnsi="Times New Roman" w:cs="Times New Roman"/>
          <w:color w:val="000000" w:themeColor="text1"/>
        </w:rPr>
        <w:t>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ins w:id="98" w:author="Sally Thompson" w:date="2019-05-01T12:05:00Z">
        <w:r w:rsidR="00067C42">
          <w:rPr>
            <w:rFonts w:ascii="Times New Roman" w:hAnsi="Times New Roman" w:cs="Times New Roman"/>
            <w:color w:val="000000" w:themeColor="text1"/>
          </w:rPr>
          <w:t xml:space="preserve">located </w:t>
        </w:r>
      </w:ins>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99"/>
      <w:r>
        <w:rPr>
          <w:rFonts w:ascii="Times New Roman" w:hAnsi="Times New Roman"/>
          <w:i w:val="0"/>
          <w:noProof/>
          <w:sz w:val="24"/>
          <w:szCs w:val="24"/>
          <w:lang w:eastAsia="en-US"/>
        </w:rPr>
        <w:lastRenderedPageBreak/>
        <w:drawing>
          <wp:inline distT="0" distB="0" distL="0" distR="0" wp14:anchorId="74D76ECF" wp14:editId="589AB71F">
            <wp:extent cx="4940299" cy="50545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299" cy="5054599"/>
                    </a:xfrm>
                    <a:prstGeom prst="rect">
                      <a:avLst/>
                    </a:prstGeom>
                  </pic:spPr>
                </pic:pic>
              </a:graphicData>
            </a:graphic>
          </wp:inline>
        </w:drawing>
      </w:r>
      <w:commentRangeEnd w:id="99"/>
      <w:r w:rsidR="00601857">
        <w:rPr>
          <w:rStyle w:val="CommentReference"/>
          <w:i w:val="0"/>
          <w:iCs w:val="0"/>
          <w:color w:val="auto"/>
        </w:rPr>
        <w:commentReference w:id="99"/>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6CC066D9" w:rsidR="0091423C" w:rsidRDefault="00DA51AD" w:rsidP="00572C84">
      <w:pPr>
        <w:spacing w:line="480" w:lineRule="auto"/>
        <w:ind w:firstLine="720"/>
        <w:rPr>
          <w:ins w:id="100" w:author="Sally Thompson" w:date="2019-05-01T12:09:00Z"/>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101"/>
      <w:commentRangeStart w:id="102"/>
      <w:commentRangeStart w:id="103"/>
      <w:r w:rsidR="0083369C" w:rsidRPr="00EF599F">
        <w:rPr>
          <w:rFonts w:ascii="Times New Roman" w:hAnsi="Times New Roman" w:cs="Times New Roman"/>
        </w:rPr>
        <w:t>200</w:t>
      </w:r>
      <w:commentRangeEnd w:id="101"/>
      <w:r w:rsidR="0046184A">
        <w:rPr>
          <w:rStyle w:val="CommentReference"/>
        </w:rPr>
        <w:commentReference w:id="101"/>
      </w:r>
      <w:commentRangeEnd w:id="102"/>
      <w:r w:rsidR="00724F0C">
        <w:rPr>
          <w:rStyle w:val="CommentReference"/>
        </w:rPr>
        <w:commentReference w:id="102"/>
      </w:r>
      <w:commentRangeEnd w:id="103"/>
      <w:r w:rsidR="00B66F8D">
        <w:rPr>
          <w:rStyle w:val="CommentReference"/>
        </w:rPr>
        <w:commentReference w:id="103"/>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104"/>
      <w:commentRangeStart w:id="105"/>
      <w:r w:rsidR="006F3E50">
        <w:rPr>
          <w:rFonts w:ascii="Times New Roman" w:hAnsi="Times New Roman" w:cs="Times New Roman"/>
        </w:rPr>
        <w:t>but has similar vegetation</w:t>
      </w:r>
      <w:commentRangeEnd w:id="104"/>
      <w:r w:rsidR="0083369C">
        <w:rPr>
          <w:rStyle w:val="CommentReference"/>
        </w:rPr>
        <w:commentReference w:id="104"/>
      </w:r>
      <w:commentRangeEnd w:id="105"/>
      <w:r w:rsidR="00B66F8D">
        <w:rPr>
          <w:rStyle w:val="CommentReference"/>
        </w:rPr>
        <w:commentReference w:id="105"/>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w:t>
      </w:r>
      <w:del w:id="106" w:author="Sally Thompson" w:date="2019-05-01T12:08:00Z">
        <w:r w:rsidR="008F70C3" w:rsidRPr="00EF599F" w:rsidDel="00601857">
          <w:rPr>
            <w:rFonts w:ascii="Times New Roman" w:hAnsi="Times New Roman" w:cs="Times New Roman"/>
            <w:color w:val="000000" w:themeColor="text1"/>
          </w:rPr>
          <w:delText>,</w:delText>
        </w:r>
      </w:del>
      <w:r w:rsidR="008F70C3" w:rsidRPr="00EF599F">
        <w:rPr>
          <w:rFonts w:ascii="Times New Roman" w:hAnsi="Times New Roman" w:cs="Times New Roman"/>
          <w:color w:val="000000" w:themeColor="text1"/>
        </w:rPr>
        <w:t>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2</w:t>
      </w:r>
      <w:del w:id="107" w:author="Sally Thompson" w:date="2019-05-01T12:08:00Z">
        <w:r w:rsidR="008F70C3" w:rsidDel="00601857">
          <w:rPr>
            <w:rFonts w:ascii="Times New Roman" w:hAnsi="Times New Roman" w:cs="Times New Roman"/>
            <w:color w:val="000000" w:themeColor="text1"/>
          </w:rPr>
          <w:delText>,</w:delText>
        </w:r>
      </w:del>
      <w:r w:rsidR="008F70C3">
        <w:rPr>
          <w:rFonts w:ascii="Times New Roman" w:hAnsi="Times New Roman" w:cs="Times New Roman"/>
          <w:color w:val="000000" w:themeColor="text1"/>
        </w:rPr>
        <w:t xml:space="preserve">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r w:rsidR="0020307F">
        <w:rPr>
          <w:rFonts w:ascii="Times New Roman" w:hAnsi="Times New Roman" w:cs="Times New Roman"/>
          <w:color w:val="000000" w:themeColor="text1"/>
        </w:rPr>
        <w:t>Figure B5</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at ICB (Table B2), </w:t>
      </w:r>
      <w:del w:id="108" w:author="Sally Thompson" w:date="2019-05-01T12:08:00Z">
        <w:r w:rsidR="0020307F" w:rsidDel="00601857">
          <w:rPr>
            <w:rFonts w:ascii="Times New Roman" w:hAnsi="Times New Roman" w:cs="Times New Roman"/>
            <w:color w:val="000000" w:themeColor="text1"/>
          </w:rPr>
          <w:delText xml:space="preserve">over </w:delText>
        </w:r>
      </w:del>
      <w:ins w:id="109" w:author="Sally Thompson" w:date="2019-05-01T12:08:00Z">
        <w:r w:rsidR="00601857">
          <w:rPr>
            <w:rFonts w:ascii="Times New Roman" w:hAnsi="Times New Roman" w:cs="Times New Roman"/>
            <w:color w:val="000000" w:themeColor="text1"/>
          </w:rPr>
          <w:t xml:space="preserve">for </w:t>
        </w:r>
      </w:ins>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ins w:id="110" w:author="Sally Thompson" w:date="2019-05-01T12:08:00Z">
        <w:r w:rsidR="00601857">
          <w:rPr>
            <w:rFonts w:ascii="Times New Roman" w:hAnsi="Times New Roman" w:cs="Times New Roman"/>
          </w:rPr>
          <w:t xml:space="preserve">in the </w:t>
        </w:r>
      </w:ins>
      <w:r w:rsidR="008E6BFC" w:rsidRPr="00EF599F">
        <w:rPr>
          <w:rFonts w:ascii="Times New Roman" w:hAnsi="Times New Roman" w:cs="Times New Roman"/>
        </w:rPr>
        <w:t>long term</w:t>
      </w:r>
      <w:r w:rsidR="00140558" w:rsidRPr="00EF599F">
        <w:rPr>
          <w:rFonts w:ascii="Times New Roman" w:hAnsi="Times New Roman" w:cs="Times New Roman"/>
        </w:rPr>
        <w:t xml:space="preserve">; </w:t>
      </w:r>
      <w:ins w:id="111" w:author="Sally Thompson" w:date="2019-05-01T12:08:00Z">
        <w:r w:rsidR="00601857">
          <w:rPr>
            <w:rFonts w:ascii="Times New Roman" w:hAnsi="Times New Roman" w:cs="Times New Roman"/>
          </w:rPr>
          <w:t xml:space="preserve">with </w:t>
        </w:r>
      </w:ins>
      <w:r w:rsidR="00140558" w:rsidRPr="00EF599F">
        <w:rPr>
          <w:rFonts w:ascii="Times New Roman" w:hAnsi="Times New Roman" w:cs="Times New Roman"/>
        </w:rPr>
        <w:t xml:space="preserve">the nearest precipitation gage (Cedar Grove) </w:t>
      </w:r>
      <w:del w:id="112" w:author="Sally Thompson" w:date="2019-05-01T12:08:00Z">
        <w:r w:rsidR="00C15EAF" w:rsidRPr="00EF599F" w:rsidDel="00601857">
          <w:rPr>
            <w:rFonts w:ascii="Times New Roman" w:hAnsi="Times New Roman" w:cs="Times New Roman"/>
          </w:rPr>
          <w:delText>operate</w:delText>
        </w:r>
        <w:r w:rsidR="00C15EAF" w:rsidDel="00601857">
          <w:rPr>
            <w:rFonts w:ascii="Times New Roman" w:hAnsi="Times New Roman" w:cs="Times New Roman"/>
          </w:rPr>
          <w:delText>s</w:delText>
        </w:r>
        <w:r w:rsidR="00C15EAF" w:rsidRPr="00EF599F" w:rsidDel="00601857">
          <w:rPr>
            <w:rFonts w:ascii="Times New Roman" w:hAnsi="Times New Roman" w:cs="Times New Roman"/>
          </w:rPr>
          <w:delText xml:space="preserve"> </w:delText>
        </w:r>
      </w:del>
      <w:ins w:id="113" w:author="Sally Thompson" w:date="2019-05-01T12:08:00Z">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ins>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4B5075A"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ins w:id="114" w:author="Sally Thompson" w:date="2019-05-01T12:09:00Z">
        <w:r w:rsidR="00601857">
          <w:rPr>
            <w:rFonts w:ascii="Times New Roman" w:hAnsi="Times New Roman" w:cs="Times New Roman"/>
          </w:rPr>
          <w:t xml:space="preserve"> (exposed rock)</w:t>
        </w:r>
      </w:ins>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w:t>
      </w:r>
      <w:r w:rsidR="00AB1E60">
        <w:rPr>
          <w:rFonts w:ascii="Times New Roman" w:hAnsi="Times New Roman" w:cs="Times New Roman"/>
        </w:rPr>
        <w:lastRenderedPageBreak/>
        <w:t xml:space="preserve">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w:t>
      </w:r>
      <w:r w:rsidRPr="00EF599F">
        <w:rPr>
          <w:rFonts w:ascii="Times New Roman" w:hAnsi="Times New Roman" w:cs="Times New Roman"/>
        </w:rPr>
        <w:lastRenderedPageBreak/>
        <w:t>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100784DF"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w:t>
      </w:r>
      <w:ins w:id="115" w:author="Brandon Collins" w:date="2019-05-03T13:38:00Z">
        <w:r w:rsidR="00B66F8D">
          <w:rPr>
            <w:rFonts w:ascii="Times New Roman" w:hAnsi="Times New Roman" w:cs="Times New Roman"/>
          </w:rPr>
          <w:t xml:space="preserve">in several focal areas </w:t>
        </w:r>
      </w:ins>
      <w:r w:rsidR="0074102E">
        <w:rPr>
          <w:rFonts w:ascii="Times New Roman" w:hAnsi="Times New Roman" w:cs="Times New Roman"/>
        </w:rPr>
        <w:t xml:space="preserve">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w:t>
      </w:r>
      <w:r w:rsidR="00C66BF3" w:rsidRPr="00EF599F">
        <w:rPr>
          <w:rFonts w:ascii="Times New Roman" w:hAnsi="Times New Roman" w:cs="Times New Roman"/>
        </w:rPr>
        <w:lastRenderedPageBreak/>
        <w:t xml:space="preserve">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41721E4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r w:rsidR="00433F57" w:rsidRPr="00EF599F">
        <w:rPr>
          <w:rFonts w:ascii="Times New Roman" w:hAnsi="Times New Roman" w:cs="Times New Roman"/>
          <w:color w:val="000000" w:themeColor="text1"/>
        </w:rPr>
        <w:lastRenderedPageBreak/>
        <w:t xml:space="preserve">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ins w:id="116" w:author="Sally Thompson" w:date="2019-05-01T12:11:00Z">
        <w:r w:rsidR="00601857">
          <w:rPr>
            <w:rFonts w:ascii="Times New Roman" w:hAnsi="Times New Roman" w:cs="Times New Roman"/>
            <w:color w:val="000000" w:themeColor="text1"/>
          </w:rPr>
          <w:t xml:space="preserve">made </w:t>
        </w:r>
      </w:ins>
      <w:r w:rsidR="001D6172" w:rsidRPr="00EF599F">
        <w:rPr>
          <w:rFonts w:ascii="Times New Roman" w:hAnsi="Times New Roman" w:cs="Times New Roman"/>
          <w:color w:val="000000" w:themeColor="text1"/>
        </w:rPr>
        <w:t>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7AC47F09"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ins w:id="117" w:author="Sally Thompson" w:date="2019-05-01T12:11:00Z">
        <w:r w:rsidR="00601857">
          <w:rPr>
            <w:rFonts w:ascii="Times New Roman" w:hAnsi="Times New Roman" w:cs="Times New Roman"/>
            <w:color w:val="000000" w:themeColor="text1"/>
          </w:rPr>
          <w:t xml:space="preserve">the </w:t>
        </w:r>
      </w:ins>
      <w:r w:rsidR="00E974AF">
        <w:rPr>
          <w:rFonts w:ascii="Times New Roman" w:hAnsi="Times New Roman" w:cs="Times New Roman"/>
          <w:color w:val="000000" w:themeColor="text1"/>
        </w:rPr>
        <w:t xml:space="preserve">four </w:t>
      </w:r>
      <w:del w:id="118" w:author="Sally Thompson" w:date="2019-05-01T12:11:00Z">
        <w:r w:rsidR="00E974AF" w:rsidDel="00601857">
          <w:rPr>
            <w:rFonts w:ascii="Times New Roman" w:hAnsi="Times New Roman" w:cs="Times New Roman"/>
            <w:color w:val="000000" w:themeColor="text1"/>
          </w:rPr>
          <w:delText xml:space="preserve">broad </w:delText>
        </w:r>
      </w:del>
      <w:r w:rsidR="00E974AF">
        <w:rPr>
          <w:rFonts w:ascii="Times New Roman" w:hAnsi="Times New Roman" w:cs="Times New Roman"/>
          <w:color w:val="000000" w:themeColor="text1"/>
        </w:rPr>
        <w:t xml:space="preserve">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ins w:id="119" w:author="Sally Thompson" w:date="2019-05-01T12:11:00Z">
        <w:r w:rsidR="00601857">
          <w:rPr>
            <w:rFonts w:ascii="Times New Roman" w:hAnsi="Times New Roman" w:cs="Times New Roman"/>
            <w:color w:val="000000" w:themeColor="text1"/>
          </w:rPr>
          <w:t xml:space="preserve">recorded </w:t>
        </w:r>
      </w:ins>
      <w:r w:rsidRPr="00EF599F">
        <w:rPr>
          <w:rFonts w:ascii="Times New Roman" w:hAnsi="Times New Roman" w:cs="Times New Roman"/>
          <w:color w:val="000000" w:themeColor="text1"/>
        </w:rPr>
        <w:t>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w:t>
      </w:r>
      <w:del w:id="120" w:author="Sally Thompson" w:date="2019-05-01T12:11:00Z">
        <w:r w:rsidRPr="00EF599F" w:rsidDel="00601857">
          <w:rPr>
            <w:rFonts w:ascii="Times New Roman" w:hAnsi="Times New Roman" w:cs="Times New Roman"/>
            <w:color w:val="000000" w:themeColor="text1"/>
          </w:rPr>
          <w:delText xml:space="preserve"> were recorded</w:delText>
        </w:r>
      </w:del>
      <w:r w:rsidRPr="00EF599F">
        <w:rPr>
          <w:rFonts w:ascii="Times New Roman" w:hAnsi="Times New Roman" w:cs="Times New Roman"/>
          <w:color w:val="000000" w:themeColor="text1"/>
        </w:rPr>
        <w:t>.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w:t>
      </w:r>
      <w:del w:id="121" w:author="Sally Thompson" w:date="2019-05-01T12:12:00Z">
        <w:r w:rsidR="003369A1" w:rsidDel="00601857">
          <w:rPr>
            <w:rFonts w:ascii="Times New Roman" w:hAnsi="Times New Roman" w:cs="Times New Roman"/>
            <w:color w:val="000000" w:themeColor="text1"/>
          </w:rPr>
          <w:delText>,</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ins w:id="122" w:author="Sally Thompson" w:date="2019-05-01T12:12:00Z">
        <w:r w:rsidR="00601857">
          <w:rPr>
            <w:rFonts w:ascii="Times New Roman" w:hAnsi="Times New Roman" w:cs="Times New Roman"/>
            <w:color w:val="000000" w:themeColor="text1"/>
          </w:rPr>
          <w:t xml:space="preserve"> and</w:t>
        </w:r>
      </w:ins>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w:t>
      </w:r>
      <w:r w:rsidR="00AF2984">
        <w:rPr>
          <w:rFonts w:ascii="Times New Roman" w:hAnsi="Times New Roman" w:cs="Times New Roman"/>
        </w:rPr>
        <w:lastRenderedPageBreak/>
        <w:t>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BA993A2"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del w:id="123" w:author="Sally Thompson" w:date="2019-05-01T12:12:00Z">
        <w:r w:rsidDel="00601857">
          <w:rPr>
            <w:rFonts w:ascii="Times New Roman" w:hAnsi="Times New Roman" w:cs="Times New Roman"/>
            <w:color w:val="2F2F2F" w:themeColor="accent5" w:themeShade="80"/>
          </w:rPr>
          <w:delText>In order t</w:delText>
        </w:r>
      </w:del>
      <w:ins w:id="124" w:author="Sally Thompson" w:date="2019-05-01T12:12:00Z">
        <w:r w:rsidR="00601857">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o estimate </w:t>
      </w:r>
      <w:del w:id="125" w:author="Sally Thompson" w:date="2019-05-01T12:12:00Z">
        <w:r w:rsidDel="00601857">
          <w:rPr>
            <w:rFonts w:ascii="Times New Roman" w:hAnsi="Times New Roman" w:cs="Times New Roman"/>
            <w:color w:val="2F2F2F" w:themeColor="accent5" w:themeShade="80"/>
          </w:rPr>
          <w:delText xml:space="preserve">what </w:delText>
        </w:r>
      </w:del>
      <w:r>
        <w:rPr>
          <w:rFonts w:ascii="Times New Roman" w:hAnsi="Times New Roman" w:cs="Times New Roman"/>
          <w:color w:val="2F2F2F" w:themeColor="accent5" w:themeShade="80"/>
        </w:rPr>
        <w:t>soil moisture</w:t>
      </w:r>
      <w:ins w:id="126" w:author="Sally Thompson" w:date="2019-05-01T12:12:00Z">
        <w:r w:rsidR="00601857">
          <w:rPr>
            <w:rFonts w:ascii="Times New Roman" w:hAnsi="Times New Roman" w:cs="Times New Roman"/>
            <w:color w:val="2F2F2F" w:themeColor="accent5" w:themeShade="80"/>
          </w:rPr>
          <w:t xml:space="preserve"> levels</w:t>
        </w:r>
      </w:ins>
      <w:r>
        <w:rPr>
          <w:rFonts w:ascii="Times New Roman" w:hAnsi="Times New Roman" w:cs="Times New Roman"/>
          <w:color w:val="2F2F2F" w:themeColor="accent5" w:themeShade="80"/>
        </w:rPr>
        <w:t xml:space="preserve"> </w:t>
      </w:r>
      <w:del w:id="127" w:author="Sally Thompson" w:date="2019-05-01T12:12:00Z">
        <w:r w:rsidDel="00601857">
          <w:rPr>
            <w:rFonts w:ascii="Times New Roman" w:hAnsi="Times New Roman" w:cs="Times New Roman"/>
            <w:color w:val="2F2F2F" w:themeColor="accent5" w:themeShade="80"/>
          </w:rPr>
          <w:delText>would have been without</w:delText>
        </w:r>
      </w:del>
      <w:ins w:id="128" w:author="Sally Thompson" w:date="2019-05-01T12:12:00Z">
        <w:r w:rsidR="00601857">
          <w:rPr>
            <w:rFonts w:ascii="Times New Roman" w:hAnsi="Times New Roman" w:cs="Times New Roman"/>
            <w:color w:val="2F2F2F" w:themeColor="accent5" w:themeShade="80"/>
          </w:rPr>
          <w:t>in the absence of</w:t>
        </w:r>
      </w:ins>
      <w:r>
        <w:rPr>
          <w:rFonts w:ascii="Times New Roman" w:hAnsi="Times New Roman" w:cs="Times New Roman"/>
          <w:color w:val="2F2F2F" w:themeColor="accent5" w:themeShade="80"/>
        </w:rPr>
        <w:t xml:space="preserve"> fire, we </w:t>
      </w:r>
      <w:del w:id="129" w:author="Sally Thompson" w:date="2019-05-01T12:13:00Z">
        <w:r w:rsidDel="00601857">
          <w:rPr>
            <w:rFonts w:ascii="Times New Roman" w:hAnsi="Times New Roman" w:cs="Times New Roman"/>
            <w:color w:val="2F2F2F" w:themeColor="accent5" w:themeShade="80"/>
          </w:rPr>
          <w:delText>changed the following model parameters:</w:delText>
        </w:r>
      </w:del>
      <w:ins w:id="130" w:author="Sally Thompson" w:date="2019-05-01T12:13:00Z">
        <w:r w:rsidR="00601857">
          <w:rPr>
            <w:rFonts w:ascii="Times New Roman" w:hAnsi="Times New Roman" w:cs="Times New Roman"/>
            <w:color w:val="2F2F2F" w:themeColor="accent5" w:themeShade="80"/>
          </w:rPr>
          <w:t>set</w:t>
        </w:r>
      </w:ins>
      <w:r>
        <w:rPr>
          <w:rFonts w:ascii="Times New Roman" w:hAnsi="Times New Roman" w:cs="Times New Roman"/>
          <w:color w:val="2F2F2F" w:themeColor="accent5" w:themeShade="80"/>
        </w:rPr>
        <w:t xml:space="preserve"> times burned and fire severity were </w:t>
      </w:r>
      <w:del w:id="131"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0, time since fire was </w:t>
      </w:r>
      <w:del w:id="132"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100 years, and vegetation cover </w:t>
      </w:r>
      <w:del w:id="133" w:author="Sally Thompson" w:date="2019-05-01T12:13:00Z">
        <w:r w:rsidDel="00601857">
          <w:rPr>
            <w:rFonts w:ascii="Times New Roman" w:hAnsi="Times New Roman" w:cs="Times New Roman"/>
            <w:color w:val="2F2F2F" w:themeColor="accent5" w:themeShade="80"/>
          </w:rPr>
          <w:delText xml:space="preserve">was set </w:delText>
        </w:r>
      </w:del>
      <w:r>
        <w:rPr>
          <w:rFonts w:ascii="Times New Roman" w:hAnsi="Times New Roman" w:cs="Times New Roman"/>
          <w:color w:val="2F2F2F" w:themeColor="accent5" w:themeShade="80"/>
        </w:rPr>
        <w:t>to 1973 vegetation</w:t>
      </w:r>
      <w:ins w:id="134" w:author="Sally Thompson" w:date="2019-05-01T12:13:00Z">
        <w:r w:rsidR="00601857">
          <w:rPr>
            <w:rFonts w:ascii="Times New Roman" w:hAnsi="Times New Roman" w:cs="Times New Roman"/>
            <w:color w:val="2F2F2F" w:themeColor="accent5" w:themeShade="80"/>
          </w:rPr>
          <w:t xml:space="preserve"> in the random forest prediction</w:t>
        </w:r>
      </w:ins>
      <w:r>
        <w:rPr>
          <w:rFonts w:ascii="Times New Roman" w:hAnsi="Times New Roman" w:cs="Times New Roman"/>
          <w:color w:val="2F2F2F" w:themeColor="accent5" w:themeShade="80"/>
        </w:rPr>
        <w:t xml:space="preserve">. We then compared these modeled “unburned” conditions to </w:t>
      </w:r>
      <w:del w:id="135" w:author="Sally Thompson" w:date="2019-05-01T12:13:00Z">
        <w:r w:rsidDel="00601857">
          <w:rPr>
            <w:rFonts w:ascii="Times New Roman" w:hAnsi="Times New Roman" w:cs="Times New Roman"/>
            <w:color w:val="2F2F2F" w:themeColor="accent5" w:themeShade="80"/>
          </w:rPr>
          <w:delText xml:space="preserve">modeled actual </w:delText>
        </w:r>
      </w:del>
      <w:r>
        <w:rPr>
          <w:rFonts w:ascii="Times New Roman" w:hAnsi="Times New Roman" w:cs="Times New Roman"/>
          <w:color w:val="2F2F2F" w:themeColor="accent5" w:themeShade="80"/>
        </w:rPr>
        <w:t xml:space="preserve">soil moisture </w:t>
      </w:r>
      <w:ins w:id="136" w:author="Sally Thompson" w:date="2019-05-01T12:13:00Z">
        <w:r w:rsidR="00601857">
          <w:rPr>
            <w:rFonts w:ascii="Times New Roman" w:hAnsi="Times New Roman" w:cs="Times New Roman"/>
            <w:color w:val="2F2F2F" w:themeColor="accent5" w:themeShade="80"/>
          </w:rPr>
          <w:t>estimates that incorporated contemporary</w:t>
        </w:r>
      </w:ins>
      <w:del w:id="137" w:author="Sally Thompson" w:date="2019-05-01T12:13:00Z">
        <w:r w:rsidDel="00601857">
          <w:rPr>
            <w:rFonts w:ascii="Times New Roman" w:hAnsi="Times New Roman" w:cs="Times New Roman"/>
            <w:color w:val="2F2F2F" w:themeColor="accent5" w:themeShade="80"/>
          </w:rPr>
          <w:delText>(observed</w:delText>
        </w:r>
      </w:del>
      <w:r>
        <w:rPr>
          <w:rFonts w:ascii="Times New Roman" w:hAnsi="Times New Roman" w:cs="Times New Roman"/>
          <w:color w:val="2F2F2F" w:themeColor="accent5" w:themeShade="80"/>
        </w:rPr>
        <w:t xml:space="preserve"> vegetation and fire histor</w:t>
      </w:r>
      <w:ins w:id="138" w:author="Sally Thompson" w:date="2019-05-01T12:13:00Z">
        <w:r w:rsidR="00601857">
          <w:rPr>
            <w:rFonts w:ascii="Times New Roman" w:hAnsi="Times New Roman" w:cs="Times New Roman"/>
            <w:color w:val="2F2F2F" w:themeColor="accent5" w:themeShade="80"/>
          </w:rPr>
          <w:t>ies</w:t>
        </w:r>
      </w:ins>
      <w:del w:id="139" w:author="Sally Thompson" w:date="2019-05-01T12:13:00Z">
        <w:r w:rsidDel="00601857">
          <w:rPr>
            <w:rFonts w:ascii="Times New Roman" w:hAnsi="Times New Roman" w:cs="Times New Roman"/>
            <w:color w:val="2F2F2F" w:themeColor="accent5" w:themeShade="80"/>
          </w:rPr>
          <w:delText>y)</w:delText>
        </w:r>
      </w:del>
      <w:r>
        <w:rPr>
          <w:rFonts w:ascii="Times New Roman" w:hAnsi="Times New Roman" w:cs="Times New Roman"/>
          <w:color w:val="2F2F2F" w:themeColor="accent5" w:themeShade="80"/>
        </w:rPr>
        <w:t>.</w:t>
      </w:r>
    </w:p>
    <w:p w14:paraId="0881261B" w14:textId="70FBFD6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del w:id="140" w:author="Sally Thompson" w:date="2019-05-01T12:14:00Z">
        <w:r w:rsidR="00497A36" w:rsidRPr="00EF599F" w:rsidDel="00601857">
          <w:rPr>
            <w:rFonts w:ascii="Times New Roman" w:hAnsi="Times New Roman" w:cs="Times New Roman"/>
            <w:color w:val="000000" w:themeColor="text1"/>
          </w:rPr>
          <w:delText xml:space="preserve">fall </w:delText>
        </w:r>
      </w:del>
      <w:ins w:id="141" w:author="Sally Thompson" w:date="2019-05-01T12:14:00Z">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ins>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0C006798"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del w:id="142" w:author="Sally Thompson" w:date="2019-05-01T12:14:00Z">
        <w:r w:rsidR="00ED55B1" w:rsidRPr="00EF599F" w:rsidDel="00601857">
          <w:rPr>
            <w:rFonts w:ascii="Times New Roman" w:hAnsi="Times New Roman" w:cs="Times New Roman"/>
            <w:color w:val="000000" w:themeColor="text1"/>
          </w:rPr>
          <w:delText xml:space="preserve"> </w:delText>
        </w:r>
        <w:r w:rsidR="000F496C" w:rsidDel="00601857">
          <w:rPr>
            <w:rFonts w:ascii="Times New Roman" w:hAnsi="Times New Roman" w:cs="Times New Roman"/>
            <w:color w:val="000000" w:themeColor="text1"/>
          </w:rPr>
          <w:delText>(among other parameters)</w:delText>
        </w:r>
      </w:del>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lastRenderedPageBreak/>
        <w:t>horizontally installed Campbell Scientific</w:t>
      </w:r>
      <w:del w:id="143" w:author="Sally Thompson" w:date="2019-05-01T12:14:00Z">
        <w:r w:rsidR="000A6ACD" w:rsidRPr="00EF599F" w:rsidDel="00601857">
          <w:rPr>
            <w:rFonts w:ascii="Times New Roman" w:hAnsi="Times New Roman" w:cs="Times New Roman"/>
            <w:color w:val="000000" w:themeColor="text1"/>
          </w:rPr>
          <w:delText>’s</w:delText>
        </w:r>
      </w:del>
      <w:r w:rsidR="000A6ACD" w:rsidRPr="00EF599F">
        <w:rPr>
          <w:rFonts w:ascii="Times New Roman" w:hAnsi="Times New Roman" w:cs="Times New Roman"/>
          <w:color w:val="000000" w:themeColor="text1"/>
        </w:rPr>
        <w:t xml:space="preserve">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ins w:id="144" w:author="Brandon Collins" w:date="2019-05-03T13:39:00Z">
        <w:r w:rsidR="00B66F8D">
          <w:rPr>
            <w:rFonts w:ascii="Times New Roman" w:hAnsi="Times New Roman" w:cs="Times New Roman"/>
            <w:color w:val="000000" w:themeColor="text1"/>
          </w:rPr>
          <w:t>, USA</w:t>
        </w:r>
      </w:ins>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6AFBD0F6"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del w:id="145" w:author="Sally Thompson" w:date="2019-05-01T12:17:00Z">
        <w:r w:rsidRPr="00EF599F" w:rsidDel="00253B83">
          <w:rPr>
            <w:rFonts w:ascii="Times New Roman" w:hAnsi="Times New Roman" w:cs="Times New Roman"/>
            <w:color w:val="000000" w:themeColor="text1"/>
          </w:rPr>
          <w:delText>of soil moisture record</w:delText>
        </w:r>
      </w:del>
      <w:ins w:id="146" w:author="Sally Thompson" w:date="2019-05-01T12:17:00Z">
        <w:r w:rsidR="00253B83">
          <w:rPr>
            <w:rFonts w:ascii="Times New Roman" w:hAnsi="Times New Roman" w:cs="Times New Roman"/>
            <w:color w:val="000000" w:themeColor="text1"/>
          </w:rPr>
          <w:t>data points</w:t>
        </w:r>
      </w:ins>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ins w:id="147" w:author="Sally Thompson" w:date="2019-05-01T12:17:00Z">
        <w:r w:rsidR="00253B83">
          <w:rPr>
            <w:rFonts w:ascii="Times New Roman" w:hAnsi="Times New Roman" w:cs="Times New Roman"/>
            <w:color w:val="000000" w:themeColor="text1"/>
          </w:rPr>
          <w:t xml:space="preserve">However, </w:t>
        </w:r>
      </w:ins>
      <w:del w:id="148" w:author="Sally Thompson" w:date="2019-05-01T12:17:00Z">
        <w:r w:rsidR="000C0035" w:rsidDel="00253B83">
          <w:rPr>
            <w:rFonts w:ascii="Times New Roman" w:hAnsi="Times New Roman" w:cs="Times New Roman"/>
            <w:color w:val="000000" w:themeColor="text1"/>
          </w:rPr>
          <w:delText>U</w:delText>
        </w:r>
        <w:r w:rsidR="002723CC" w:rsidDel="00253B83">
          <w:rPr>
            <w:rFonts w:ascii="Times New Roman" w:hAnsi="Times New Roman" w:cs="Times New Roman"/>
            <w:color w:val="000000" w:themeColor="text1"/>
          </w:rPr>
          <w:delText xml:space="preserve">p </w:delText>
        </w:r>
      </w:del>
      <w:ins w:id="149" w:author="Sally Thompson" w:date="2019-05-01T12:17:00Z">
        <w:r w:rsidR="00253B83">
          <w:rPr>
            <w:rFonts w:ascii="Times New Roman" w:hAnsi="Times New Roman" w:cs="Times New Roman"/>
            <w:color w:val="000000" w:themeColor="text1"/>
          </w:rPr>
          <w:t xml:space="preserve">up </w:t>
        </w:r>
      </w:ins>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50"/>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50"/>
      <w:r w:rsidR="00F71171">
        <w:rPr>
          <w:rStyle w:val="CommentReference"/>
        </w:rPr>
        <w:commentReference w:id="150"/>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w:t>
      </w:r>
      <w:commentRangeStart w:id="151"/>
      <w:r w:rsidR="003A35C6">
        <w:rPr>
          <w:rFonts w:ascii="Times New Roman" w:hAnsi="Times New Roman" w:cs="Times New Roman"/>
          <w:color w:val="000000" w:themeColor="text1"/>
        </w:rPr>
        <w:t>B</w:t>
      </w:r>
      <w:commentRangeEnd w:id="151"/>
      <w:r w:rsidR="00253B83">
        <w:rPr>
          <w:rStyle w:val="CommentReference"/>
        </w:rPr>
        <w:commentReference w:id="151"/>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 xml:space="preserve">umulative shallow soil moisture gain from depth and time 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ins w:id="152" w:author="Sally Thompson" w:date="2019-05-01T12:18:00Z">
        <w:r w:rsidR="00253B83">
          <w:rPr>
            <w:rFonts w:ascii="Times New Roman" w:hAnsi="Times New Roman" w:cs="Times New Roman"/>
          </w:rPr>
          <w:t xml:space="preserve"> in unsaturated soils</w:t>
        </w:r>
      </w:ins>
      <w:r w:rsidR="007A6CFD" w:rsidRPr="00CE2D4C">
        <w:rPr>
          <w:rFonts w:ascii="Times New Roman" w:hAnsi="Times New Roman" w:cs="Times New Roman"/>
        </w:rPr>
        <w:t xml:space="preserve"> when the tipping bucket record is missing or not reliable</w:t>
      </w:r>
      <w:del w:id="153" w:author="Sally Thompson" w:date="2019-05-01T12:18:00Z">
        <w:r w:rsidR="007A6CFD" w:rsidDel="00253B83">
          <w:rPr>
            <w:rFonts w:ascii="Times New Roman" w:hAnsi="Times New Roman" w:cs="Times New Roman"/>
          </w:rPr>
          <w:delText xml:space="preserve">, </w:delText>
        </w:r>
      </w:del>
      <w:ins w:id="154" w:author="Sally Thompson" w:date="2019-05-01T12:18:00Z">
        <w:r w:rsidR="00253B83">
          <w:rPr>
            <w:rFonts w:ascii="Times New Roman" w:hAnsi="Times New Roman" w:cs="Times New Roman"/>
          </w:rPr>
          <w:t xml:space="preserve">. </w:t>
        </w:r>
      </w:ins>
      <w:del w:id="155" w:author="Sally Thompson" w:date="2019-05-01T12:18:00Z">
        <w:r w:rsidR="007A6CFD" w:rsidDel="00253B83">
          <w:rPr>
            <w:rFonts w:ascii="Times New Roman" w:hAnsi="Times New Roman" w:cs="Times New Roman"/>
          </w:rPr>
          <w:delText>a</w:delText>
        </w:r>
        <w:r w:rsidR="007A6CFD" w:rsidRPr="00CE2D4C" w:rsidDel="00253B83">
          <w:rPr>
            <w:rFonts w:ascii="Times New Roman" w:hAnsi="Times New Roman" w:cs="Times New Roman"/>
          </w:rPr>
          <w:delText>lthough i</w:delText>
        </w:r>
      </w:del>
      <w:ins w:id="156" w:author="Sally Thompson" w:date="2019-05-01T12:18:00Z">
        <w:r w:rsidR="00253B83">
          <w:rPr>
            <w:rFonts w:ascii="Times New Roman" w:hAnsi="Times New Roman" w:cs="Times New Roman"/>
          </w:rPr>
          <w:t>I</w:t>
        </w:r>
      </w:ins>
      <w:r w:rsidR="007A6CFD" w:rsidRPr="00CE2D4C">
        <w:rPr>
          <w:rFonts w:ascii="Times New Roman" w:hAnsi="Times New Roman" w:cs="Times New Roman"/>
        </w:rPr>
        <w:t>n saturated wetland sites</w:t>
      </w:r>
      <w:ins w:id="157" w:author="Sally Thompson" w:date="2019-05-01T12:18:00Z">
        <w:r w:rsidR="00253B83">
          <w:rPr>
            <w:rFonts w:ascii="Times New Roman" w:hAnsi="Times New Roman" w:cs="Times New Roman"/>
          </w:rPr>
          <w:t>, however,</w:t>
        </w:r>
      </w:ins>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0122C5B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w:t>
      </w:r>
      <w:del w:id="158" w:author="Sally Thompson" w:date="2019-05-01T12:18:00Z">
        <w:r w:rsidR="00DF7A60" w:rsidDel="00253B83">
          <w:rPr>
            <w:rFonts w:ascii="Times New Roman" w:hAnsi="Times New Roman" w:cs="Times New Roman"/>
            <w:color w:val="000000" w:themeColor="text1"/>
          </w:rPr>
          <w:delText xml:space="preserve"> in two ways</w:delText>
        </w:r>
      </w:del>
      <w:r w:rsidR="00DF7A60">
        <w:rPr>
          <w:rFonts w:ascii="Times New Roman" w:hAnsi="Times New Roman" w:cs="Times New Roman"/>
          <w:color w:val="000000" w:themeColor="text1"/>
        </w:rPr>
        <w:t>.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del w:id="159" w:author="Sally Thompson" w:date="2019-05-01T12:19:00Z">
        <w:r w:rsidR="000F496C" w:rsidDel="00253B83">
          <w:rPr>
            <w:rFonts w:ascii="Times New Roman" w:hAnsi="Times New Roman" w:cs="Times New Roman"/>
            <w:color w:val="000000" w:themeColor="text1"/>
          </w:rPr>
          <w:delText>Third</w:delText>
        </w:r>
      </w:del>
      <w:ins w:id="160" w:author="Sally Thompson" w:date="2019-05-01T12:19:00Z">
        <w:r w:rsidR="00253B83">
          <w:rPr>
            <w:rFonts w:ascii="Times New Roman" w:hAnsi="Times New Roman" w:cs="Times New Roman"/>
            <w:color w:val="000000" w:themeColor="text1"/>
          </w:rPr>
          <w:t>Finally</w:t>
        </w:r>
      </w:ins>
      <w:r w:rsidR="000F496C">
        <w:rPr>
          <w:rFonts w:ascii="Times New Roman" w:hAnsi="Times New Roman" w:cs="Times New Roman"/>
          <w:color w:val="000000" w:themeColor="text1"/>
        </w:rPr>
        <w:t xml:space="preserve">, these stations were built and </w:t>
      </w:r>
      <w:del w:id="161" w:author="Sally Thompson" w:date="2019-05-01T12:19:00Z">
        <w:r w:rsidR="000F496C" w:rsidDel="00253B83">
          <w:rPr>
            <w:rFonts w:ascii="Times New Roman" w:hAnsi="Times New Roman" w:cs="Times New Roman"/>
            <w:color w:val="000000" w:themeColor="text1"/>
          </w:rPr>
          <w:delText xml:space="preserve">located </w:delText>
        </w:r>
      </w:del>
      <w:ins w:id="162" w:author="Sally Thompson" w:date="2019-05-01T12:19:00Z">
        <w:r w:rsidR="00253B83">
          <w:rPr>
            <w:rFonts w:ascii="Times New Roman" w:hAnsi="Times New Roman" w:cs="Times New Roman"/>
            <w:color w:val="000000" w:themeColor="text1"/>
          </w:rPr>
          <w:t xml:space="preserve">sited </w:t>
        </w:r>
      </w:ins>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63"/>
      <w:r w:rsidRPr="00EF599F">
        <w:rPr>
          <w:rFonts w:ascii="Times New Roman" w:hAnsi="Times New Roman" w:cs="Times New Roman"/>
          <w:color w:val="000000" w:themeColor="text1"/>
        </w:rPr>
        <w:t>Vegetation cover change</w:t>
      </w:r>
      <w:commentRangeEnd w:id="163"/>
      <w:r w:rsidR="00C95CDA">
        <w:rPr>
          <w:rStyle w:val="CommentReference"/>
          <w:rFonts w:asciiTheme="minorHAnsi" w:eastAsiaTheme="minorHAnsi" w:hAnsiTheme="minorHAnsi" w:cstheme="minorBidi"/>
          <w:color w:val="auto"/>
        </w:rPr>
        <w:commentReference w:id="163"/>
      </w:r>
    </w:p>
    <w:p w14:paraId="0A73D3C0" w14:textId="464C4F25" w:rsidR="00FF17D0" w:rsidRDefault="00253B83" w:rsidP="00FF17D0">
      <w:pPr>
        <w:spacing w:line="480" w:lineRule="auto"/>
        <w:ind w:firstLine="720"/>
        <w:rPr>
          <w:rFonts w:ascii="Times New Roman" w:hAnsi="Times New Roman" w:cs="Times New Roman"/>
        </w:rPr>
      </w:pPr>
      <w:ins w:id="164" w:author="Sally Thompson" w:date="2019-05-01T12:20:00Z">
        <w:r>
          <w:rPr>
            <w:rFonts w:ascii="Times New Roman" w:hAnsi="Times New Roman" w:cs="Times New Roman"/>
          </w:rPr>
          <w:t xml:space="preserve">The SCB watershed is 12,500-ha in area, and we were able to classify vegetation in both 1973 and 2014 in </w:t>
        </w:r>
      </w:ins>
      <w:del w:id="165" w:author="Sally Thompson" w:date="2019-05-01T12:20:00Z">
        <w:r w:rsidR="00FF17D0" w:rsidRPr="00EF599F" w:rsidDel="00253B83">
          <w:rPr>
            <w:rFonts w:ascii="Times New Roman" w:hAnsi="Times New Roman" w:cs="Times New Roman"/>
          </w:rPr>
          <w:delText xml:space="preserve">Within </w:delText>
        </w:r>
        <w:r w:rsidR="00155E86" w:rsidDel="00253B83">
          <w:rPr>
            <w:rFonts w:ascii="Times New Roman" w:hAnsi="Times New Roman" w:cs="Times New Roman"/>
          </w:rPr>
          <w:delText xml:space="preserve">the </w:delText>
        </w:r>
      </w:del>
      <w:r w:rsidR="00155E86">
        <w:rPr>
          <w:rFonts w:ascii="Times New Roman" w:hAnsi="Times New Roman" w:cs="Times New Roman"/>
        </w:rPr>
        <w:t>10,120 ha</w:t>
      </w:r>
      <w:ins w:id="166" w:author="Sally Thompson" w:date="2019-05-01T12:20:00Z">
        <w:r>
          <w:rPr>
            <w:rFonts w:ascii="Times New Roman" w:hAnsi="Times New Roman" w:cs="Times New Roman"/>
          </w:rPr>
          <w:t xml:space="preserve"> (81%) of it.  </w:t>
        </w:r>
      </w:ins>
      <w:r w:rsidR="00155E86">
        <w:rPr>
          <w:rFonts w:ascii="Times New Roman" w:hAnsi="Times New Roman" w:cs="Times New Roman"/>
        </w:rPr>
        <w:t xml:space="preserve"> </w:t>
      </w:r>
      <w:del w:id="167" w:author="Sally Thompson" w:date="2019-05-01T12:21:00Z">
        <w:r w:rsidR="00155E86" w:rsidDel="00253B83">
          <w:rPr>
            <w:rFonts w:ascii="Times New Roman" w:hAnsi="Times New Roman" w:cs="Times New Roman"/>
          </w:rPr>
          <w:delText xml:space="preserve">of </w:delText>
        </w:r>
      </w:del>
      <w:del w:id="168" w:author="Sally Thompson" w:date="2019-05-01T12:19:00Z">
        <w:r w:rsidR="00155E86" w:rsidDel="00253B83">
          <w:rPr>
            <w:rFonts w:ascii="Times New Roman" w:hAnsi="Times New Roman" w:cs="Times New Roman"/>
          </w:rPr>
          <w:delText>our</w:delText>
        </w:r>
        <w:r w:rsidR="00C95CDA" w:rsidDel="00253B83">
          <w:rPr>
            <w:rFonts w:ascii="Times New Roman" w:hAnsi="Times New Roman" w:cs="Times New Roman"/>
          </w:rPr>
          <w:delText xml:space="preserve"> </w:delText>
        </w:r>
      </w:del>
      <w:del w:id="169" w:author="Sally Thompson" w:date="2019-05-01T12:21:00Z">
        <w:r w:rsidR="00FB7541" w:rsidDel="00253B83">
          <w:rPr>
            <w:rFonts w:ascii="Times New Roman" w:hAnsi="Times New Roman" w:cs="Times New Roman"/>
          </w:rPr>
          <w:delText>12,500-ha</w:delText>
        </w:r>
        <w:r w:rsidR="00CC7D65" w:rsidDel="00253B83">
          <w:rPr>
            <w:rFonts w:ascii="Times New Roman" w:hAnsi="Times New Roman" w:cs="Times New Roman"/>
          </w:rPr>
          <w:delText xml:space="preserve"> </w:delText>
        </w:r>
      </w:del>
      <w:del w:id="170" w:author="Sally Thompson" w:date="2019-05-01T12:19:00Z">
        <w:r w:rsidR="00155E86" w:rsidDel="00253B83">
          <w:rPr>
            <w:rFonts w:ascii="Times New Roman" w:hAnsi="Times New Roman" w:cs="Times New Roman"/>
          </w:rPr>
          <w:delText xml:space="preserve">watershed </w:delText>
        </w:r>
      </w:del>
      <w:del w:id="171" w:author="Sally Thompson" w:date="2019-05-01T12:21:00Z">
        <w:r w:rsidR="00155E86" w:rsidDel="00253B83">
          <w:rPr>
            <w:rFonts w:ascii="Times New Roman" w:hAnsi="Times New Roman" w:cs="Times New Roman"/>
          </w:rPr>
          <w:delText>where we were able to classify vegetation in both 1973 and 2014</w:delText>
        </w:r>
        <w:r w:rsidR="00FF17D0" w:rsidRPr="00EF599F" w:rsidDel="00253B83">
          <w:rPr>
            <w:rFonts w:ascii="Times New Roman" w:hAnsi="Times New Roman" w:cs="Times New Roman"/>
          </w:rPr>
          <w:delText>,</w:delText>
        </w:r>
      </w:del>
      <w:ins w:id="172" w:author="Sally Thompson" w:date="2019-05-01T12:21:00Z">
        <w:r>
          <w:rPr>
            <w:rFonts w:ascii="Times New Roman" w:hAnsi="Times New Roman" w:cs="Times New Roman"/>
          </w:rPr>
          <w:t>Within the classified area</w:t>
        </w:r>
      </w:ins>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ins w:id="173" w:author="Sally Thompson" w:date="2019-05-01T12:21:00Z">
        <w:r>
          <w:rPr>
            <w:rFonts w:ascii="Times New Roman" w:hAnsi="Times New Roman" w:cs="Times New Roman"/>
          </w:rPr>
          <w:t xml:space="preserve"> (12%)</w:t>
        </w:r>
      </w:ins>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ins w:id="174" w:author="Sally Thompson" w:date="2019-05-01T12:21:00Z">
        <w:r>
          <w:rPr>
            <w:rFonts w:ascii="Times New Roman" w:hAnsi="Times New Roman" w:cs="Times New Roman"/>
          </w:rPr>
          <w:t xml:space="preserve"> (31%)</w:t>
        </w:r>
      </w:ins>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ins w:id="175" w:author="Sally Thompson" w:date="2019-05-01T12:21:00Z">
        <w:r>
          <w:rPr>
            <w:rFonts w:ascii="Times New Roman" w:hAnsi="Times New Roman" w:cs="Times New Roman"/>
          </w:rPr>
          <w:t xml:space="preserve"> (</w:t>
        </w:r>
      </w:ins>
      <w:ins w:id="176" w:author="Sally Thompson" w:date="2019-05-01T12:22:00Z">
        <w:r>
          <w:rPr>
            <w:rFonts w:ascii="Times New Roman" w:hAnsi="Times New Roman" w:cs="Times New Roman"/>
          </w:rPr>
          <w:t>56%</w:t>
        </w:r>
      </w:ins>
      <w:ins w:id="177" w:author="Sally Thompson" w:date="2019-05-01T12:21:00Z">
        <w:r>
          <w:rPr>
            <w:rFonts w:ascii="Times New Roman" w:hAnsi="Times New Roman" w:cs="Times New Roman"/>
          </w:rPr>
          <w:t>)</w:t>
        </w:r>
      </w:ins>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del w:id="178" w:author="Sally Thompson" w:date="2019-05-01T12:22:00Z">
        <w:r w:rsidR="00155E86" w:rsidDel="00253B83">
          <w:rPr>
            <w:rFonts w:ascii="Times New Roman" w:hAnsi="Times New Roman" w:cs="Times New Roman"/>
          </w:rPr>
          <w:delText>are either</w:delText>
        </w:r>
      </w:del>
      <w:ins w:id="179" w:author="Sally Thompson" w:date="2019-05-01T12:22:00Z">
        <w:r>
          <w:rPr>
            <w:rFonts w:ascii="Times New Roman" w:hAnsi="Times New Roman" w:cs="Times New Roman"/>
          </w:rPr>
          <w:t>of</w:t>
        </w:r>
      </w:ins>
      <w:r w:rsidR="00155E86">
        <w:rPr>
          <w:rFonts w:ascii="Times New Roman" w:hAnsi="Times New Roman" w:cs="Times New Roman"/>
        </w:rPr>
        <w:t xml:space="preserve"> rock or open water</w:t>
      </w:r>
      <w:ins w:id="180" w:author="Sally Thompson" w:date="2019-05-01T12:22:00Z">
        <w:r>
          <w:rPr>
            <w:rFonts w:ascii="Times New Roman" w:hAnsi="Times New Roman" w:cs="Times New Roman"/>
          </w:rPr>
          <w:t xml:space="preserve"> are included in the unburned fraction</w:t>
        </w:r>
      </w:ins>
      <w:r w:rsidR="00155E86">
        <w:rPr>
          <w:rFonts w:ascii="Times New Roman" w:hAnsi="Times New Roman" w:cs="Times New Roman"/>
        </w:rPr>
        <w:t>.</w:t>
      </w:r>
      <w:r w:rsidR="00FF17D0" w:rsidRPr="00EF599F">
        <w:rPr>
          <w:rFonts w:ascii="Times New Roman" w:hAnsi="Times New Roman" w:cs="Times New Roman"/>
        </w:rPr>
        <w:t xml:space="preserve"> </w:t>
      </w:r>
      <w:commentRangeStart w:id="181"/>
      <w:del w:id="182" w:author="Sally Thompson" w:date="2019-05-01T12:23:00Z">
        <w:r w:rsidR="00FF17D0" w:rsidRPr="00EF599F" w:rsidDel="00253B83">
          <w:rPr>
            <w:rFonts w:ascii="Times New Roman" w:hAnsi="Times New Roman" w:cs="Times New Roman"/>
          </w:rPr>
          <w:delText>The</w:delText>
        </w:r>
        <w:r w:rsidR="00155E86" w:rsidDel="00253B83">
          <w:rPr>
            <w:rFonts w:ascii="Times New Roman" w:hAnsi="Times New Roman" w:cs="Times New Roman"/>
          </w:rPr>
          <w:delText xml:space="preserve"> </w:delText>
        </w:r>
      </w:del>
      <w:ins w:id="183" w:author="Sally Thompson" w:date="2019-05-01T12:23:00Z">
        <w:r>
          <w:rPr>
            <w:rFonts w:ascii="Times New Roman" w:hAnsi="Times New Roman" w:cs="Times New Roman"/>
          </w:rPr>
          <w:t xml:space="preserve">All </w:t>
        </w:r>
      </w:ins>
      <w:r w:rsidR="00155E86">
        <w:rPr>
          <w:rFonts w:ascii="Times New Roman" w:hAnsi="Times New Roman" w:cs="Times New Roman"/>
        </w:rPr>
        <w:t>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del w:id="184" w:author="Sally Thompson" w:date="2019-05-01T12:22:00Z">
        <w:r w:rsidR="00FF17D0" w:rsidRPr="00EF599F" w:rsidDel="00253B83">
          <w:rPr>
            <w:rFonts w:ascii="Times New Roman" w:hAnsi="Times New Roman" w:cs="Times New Roman"/>
          </w:rPr>
          <w:delText xml:space="preserve">were generally observed </w:delText>
        </w:r>
        <w:r w:rsidR="00155E86" w:rsidDel="00253B83">
          <w:rPr>
            <w:rFonts w:ascii="Times New Roman" w:hAnsi="Times New Roman" w:cs="Times New Roman"/>
          </w:rPr>
          <w:delText>across</w:delText>
        </w:r>
      </w:del>
      <w:ins w:id="185" w:author="Sally Thompson" w:date="2019-05-01T12:22:00Z">
        <w:r>
          <w:rPr>
            <w:rFonts w:ascii="Times New Roman" w:hAnsi="Times New Roman" w:cs="Times New Roman"/>
          </w:rPr>
          <w:t xml:space="preserve">occurred </w:t>
        </w:r>
      </w:ins>
      <w:ins w:id="186" w:author="Sally Thompson" w:date="2019-05-01T12:23:00Z">
        <w:r>
          <w:rPr>
            <w:rFonts w:ascii="Times New Roman" w:hAnsi="Times New Roman" w:cs="Times New Roman"/>
          </w:rPr>
          <w:t>in</w:t>
        </w:r>
      </w:ins>
      <w:r w:rsidR="00155E86">
        <w:rPr>
          <w:rFonts w:ascii="Times New Roman" w:hAnsi="Times New Roman" w:cs="Times New Roman"/>
        </w:rPr>
        <w:t xml:space="preserve"> all</w:t>
      </w:r>
      <w:r w:rsidR="00FF17D0" w:rsidRPr="00EF599F">
        <w:rPr>
          <w:rFonts w:ascii="Times New Roman" w:hAnsi="Times New Roman" w:cs="Times New Roman"/>
        </w:rPr>
        <w:t xml:space="preserve"> </w:t>
      </w:r>
      <w:del w:id="187" w:author="Sally Thompson" w:date="2019-05-01T12:23:00Z">
        <w:r w:rsidR="00FF17D0" w:rsidRPr="00EF599F" w:rsidDel="00253B83">
          <w:rPr>
            <w:rFonts w:ascii="Times New Roman" w:hAnsi="Times New Roman" w:cs="Times New Roman"/>
          </w:rPr>
          <w:delText xml:space="preserve">of the </w:delText>
        </w:r>
      </w:del>
      <w:r w:rsidR="00FF17D0" w:rsidRPr="00EF599F">
        <w:rPr>
          <w:rFonts w:ascii="Times New Roman" w:hAnsi="Times New Roman" w:cs="Times New Roman"/>
        </w:rPr>
        <w:t>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commentRangeEnd w:id="181"/>
      <w:r>
        <w:rPr>
          <w:rStyle w:val="CommentReference"/>
        </w:rPr>
        <w:commentReference w:id="181"/>
      </w:r>
      <w:r w:rsidR="00FF17D0" w:rsidRPr="00EF599F">
        <w:rPr>
          <w:rFonts w:ascii="Times New Roman" w:hAnsi="Times New Roman" w:cs="Times New Roman"/>
        </w:rPr>
        <w:t xml:space="preserve">. </w:t>
      </w:r>
      <w:ins w:id="188" w:author="Sally Thompson" w:date="2019-05-01T12:23:00Z">
        <w:r>
          <w:rPr>
            <w:rFonts w:ascii="Times New Roman" w:hAnsi="Times New Roman" w:cs="Times New Roman"/>
          </w:rPr>
          <w:t xml:space="preserve"> </w:t>
        </w:r>
      </w:ins>
      <w:r w:rsidR="00FF17D0" w:rsidRPr="00EF599F">
        <w:rPr>
          <w:rFonts w:ascii="Times New Roman" w:hAnsi="Times New Roman" w:cs="Times New Roman"/>
        </w:rPr>
        <w:t xml:space="preserve">In particular, transitions from shrub to sparse meadow, mixed-conifer to sparse meadow, and mixed-conifer to shrub were </w:t>
      </w:r>
      <w:del w:id="189" w:author="Sally Thompson" w:date="2019-05-01T12:23:00Z">
        <w:r w:rsidR="00FF17D0" w:rsidRPr="00EF599F" w:rsidDel="00253B83">
          <w:rPr>
            <w:rFonts w:ascii="Times New Roman" w:hAnsi="Times New Roman" w:cs="Times New Roman"/>
          </w:rPr>
          <w:delText xml:space="preserve">all </w:delText>
        </w:r>
      </w:del>
      <w:commentRangeStart w:id="190"/>
      <w:r w:rsidR="00FF17D0" w:rsidRPr="00EF599F">
        <w:rPr>
          <w:rFonts w:ascii="Times New Roman" w:hAnsi="Times New Roman" w:cs="Times New Roman"/>
        </w:rPr>
        <w:t>overrepresented</w:t>
      </w:r>
      <w:commentRangeEnd w:id="190"/>
      <w:r w:rsidR="00AB1E60">
        <w:rPr>
          <w:rStyle w:val="CommentReference"/>
        </w:rPr>
        <w:commentReference w:id="190"/>
      </w:r>
      <w:r w:rsidR="00FF17D0" w:rsidRPr="00EF599F">
        <w:rPr>
          <w:rFonts w:ascii="Times New Roman" w:hAnsi="Times New Roman" w:cs="Times New Roman"/>
        </w:rPr>
        <w:t xml:space="preserve"> in the watershed compared to the null expectation, and </w:t>
      </w:r>
      <w:del w:id="191" w:author="Sally Thompson" w:date="2019-05-01T12:23:00Z">
        <w:r w:rsidR="00FF17D0" w:rsidRPr="00EF599F" w:rsidDel="00253B83">
          <w:rPr>
            <w:rFonts w:ascii="Times New Roman" w:hAnsi="Times New Roman" w:cs="Times New Roman"/>
          </w:rPr>
          <w:delText xml:space="preserve">the </w:delText>
        </w:r>
      </w:del>
      <w:r w:rsidR="00FF17D0" w:rsidRPr="00EF599F">
        <w:rPr>
          <w:rFonts w:ascii="Times New Roman" w:hAnsi="Times New Roman" w:cs="Times New Roman"/>
        </w:rPr>
        <w:t>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del w:id="192" w:author="Sally Thompson" w:date="2019-05-01T12:24:00Z">
        <w:r w:rsidR="00F85993" w:rsidDel="00253B83">
          <w:rPr>
            <w:rFonts w:ascii="Times New Roman" w:hAnsi="Times New Roman" w:cs="Times New Roman"/>
          </w:rPr>
          <w:delText xml:space="preserve">twice </w:delText>
        </w:r>
      </w:del>
      <w:ins w:id="193" w:author="Sally Thompson" w:date="2019-05-01T12:24:00Z">
        <w:r>
          <w:rPr>
            <w:rFonts w:ascii="Times New Roman" w:hAnsi="Times New Roman" w:cs="Times New Roman"/>
          </w:rPr>
          <w:t xml:space="preserve">2-4 times </w:t>
        </w:r>
      </w:ins>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 xml:space="preserve">However, </w:t>
      </w:r>
      <w:del w:id="194" w:author="Sally Thompson" w:date="2019-05-01T12:24:00Z">
        <w:r w:rsidR="00FF17D0" w:rsidRPr="00EF599F" w:rsidDel="00253B83">
          <w:rPr>
            <w:rFonts w:ascii="Times New Roman" w:hAnsi="Times New Roman" w:cs="Times New Roman"/>
          </w:rPr>
          <w:delText xml:space="preserve">these </w:delText>
        </w:r>
      </w:del>
      <w:r w:rsidR="00FF17D0" w:rsidRPr="00EF599F">
        <w:rPr>
          <w:rFonts w:ascii="Times New Roman" w:hAnsi="Times New Roman" w:cs="Times New Roman"/>
        </w:rPr>
        <w:t>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95"/>
      <w:r>
        <w:rPr>
          <w:rFonts w:ascii="Times New Roman" w:hAnsi="Times New Roman" w:cs="Times New Roman"/>
          <w:noProof/>
          <w:lang w:eastAsia="en-US"/>
        </w:rPr>
        <w:lastRenderedPageBreak/>
        <w:drawing>
          <wp:inline distT="0" distB="0" distL="0" distR="0" wp14:anchorId="31BE9972" wp14:editId="1722375F">
            <wp:extent cx="5175842" cy="729393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192301" cy="7317129"/>
                    </a:xfrm>
                    <a:prstGeom prst="rect">
                      <a:avLst/>
                    </a:prstGeom>
                  </pic:spPr>
                </pic:pic>
              </a:graphicData>
            </a:graphic>
          </wp:inline>
        </w:drawing>
      </w:r>
      <w:commentRangeEnd w:id="195"/>
      <w:r w:rsidR="00253B83">
        <w:rPr>
          <w:rStyle w:val="CommentReference"/>
        </w:rPr>
        <w:commentReference w:id="195"/>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96"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9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97" w:name="_Ref536611059"/>
      <w:bookmarkStart w:id="198"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97"/>
      <w:bookmarkEnd w:id="198"/>
      <w:r w:rsidR="00F25EDB">
        <w:rPr>
          <w:rFonts w:ascii="Times New Roman" w:hAnsi="Times New Roman" w:cs="Times New Roman"/>
        </w:rPr>
        <w:t>. Transitions occur from vegetation type in row (from 1973) to vegetation type in column (from 2014).</w:t>
      </w:r>
    </w:p>
    <w:p w14:paraId="2258EE60" w14:textId="490D1599"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199" w:author="Sally Thompson" w:date="2019-05-01T12:26:00Z">
        <w:r w:rsidR="003C3178">
          <w:rPr>
            <w:rFonts w:ascii="Times New Roman" w:hAnsi="Times New Roman" w:cs="Times New Roman"/>
          </w:rPr>
          <w:t>s</w:t>
        </w:r>
      </w:ins>
      <w:r>
        <w:rPr>
          <w:rFonts w:ascii="Times New Roman" w:hAnsi="Times New Roman" w:cs="Times New Roman"/>
        </w:rPr>
        <w:t xml:space="preserve"> </w:t>
      </w:r>
      <w:del w:id="200" w:author="Sally Thompson" w:date="2019-05-01T12:26:00Z">
        <w:r w:rsidDel="003C3178">
          <w:rPr>
            <w:rFonts w:ascii="Times New Roman" w:hAnsi="Times New Roman" w:cs="Times New Roman"/>
          </w:rPr>
          <w:delText xml:space="preserve">was </w:delText>
        </w:r>
      </w:del>
      <w:ins w:id="201"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202"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203" w:author="Sally Thompson" w:date="2019-05-01T12:26:00Z">
        <w:r w:rsidDel="003C3178">
          <w:rPr>
            <w:rFonts w:ascii="Times New Roman" w:hAnsi="Times New Roman" w:cs="Times New Roman"/>
          </w:rPr>
          <w:delText xml:space="preserve">observed </w:delText>
        </w:r>
      </w:del>
      <w:ins w:id="204"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205"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time period of repeated wildfires (Appendix </w:t>
      </w:r>
      <w:r w:rsidR="00AA59D9">
        <w:rPr>
          <w:rFonts w:ascii="Times New Roman" w:hAnsi="Times New Roman" w:cs="Times New Roman"/>
        </w:rPr>
        <w:t>E</w:t>
      </w:r>
      <w:r>
        <w:rPr>
          <w:rFonts w:ascii="Times New Roman" w:hAnsi="Times New Roman" w:cs="Times New Roman"/>
        </w:rPr>
        <w:t xml:space="preserve">). </w:t>
      </w:r>
      <w:commentRangeStart w:id="206"/>
      <w:commentRangeStart w:id="207"/>
      <w:r>
        <w:rPr>
          <w:rFonts w:ascii="Times New Roman" w:hAnsi="Times New Roman" w:cs="Times New Roman"/>
        </w:rPr>
        <w:t>The major differences in land cover patterns were that the mean size of conifer patches decreased</w:t>
      </w:r>
      <w:r w:rsidR="00AA59D9">
        <w:rPr>
          <w:rFonts w:ascii="Times New Roman" w:hAnsi="Times New Roman" w:cs="Times New Roman"/>
        </w:rPr>
        <w:t xml:space="preserve"> (Figure E4)</w:t>
      </w:r>
      <w:r>
        <w:rPr>
          <w:rFonts w:ascii="Times New Roman" w:hAnsi="Times New Roman" w:cs="Times New Roman"/>
        </w:rPr>
        <w:t>, and both total area</w:t>
      </w:r>
      <w:r w:rsidR="00AA59D9">
        <w:rPr>
          <w:rFonts w:ascii="Times New Roman" w:hAnsi="Times New Roman" w:cs="Times New Roman"/>
        </w:rPr>
        <w:t xml:space="preserve"> (Figure E6)</w:t>
      </w:r>
      <w:r>
        <w:rPr>
          <w:rFonts w:ascii="Times New Roman" w:hAnsi="Times New Roman" w:cs="Times New Roman"/>
        </w:rPr>
        <w:t xml:space="preserve"> and mean patch size</w:t>
      </w:r>
      <w:r w:rsidR="00AA59D9">
        <w:rPr>
          <w:rFonts w:ascii="Times New Roman" w:hAnsi="Times New Roman" w:cs="Times New Roman"/>
        </w:rPr>
        <w:t xml:space="preserve"> (Figure E4)</w:t>
      </w:r>
      <w:r>
        <w:rPr>
          <w:rFonts w:ascii="Times New Roman" w:hAnsi="Times New Roman" w:cs="Times New Roman"/>
        </w:rPr>
        <w:t xml:space="preserve"> increased for sparse meadows. </w:t>
      </w:r>
      <w:commentRangeEnd w:id="206"/>
      <w:r w:rsidR="00AA59D9">
        <w:rPr>
          <w:rStyle w:val="CommentReference"/>
        </w:rPr>
        <w:commentReference w:id="206"/>
      </w:r>
      <w:commentRangeEnd w:id="207"/>
      <w:r w:rsidR="003C3178">
        <w:rPr>
          <w:rStyle w:val="CommentReference"/>
        </w:rPr>
        <w:commentReference w:id="207"/>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08"/>
      <w:r w:rsidRPr="00EF599F">
        <w:rPr>
          <w:rFonts w:ascii="Times New Roman" w:hAnsi="Times New Roman" w:cs="Times New Roman"/>
          <w:color w:val="000000" w:themeColor="text1"/>
        </w:rPr>
        <w:lastRenderedPageBreak/>
        <w:t>Forest composition and structural change</w:t>
      </w:r>
      <w:commentRangeEnd w:id="208"/>
      <w:r w:rsidR="00143C7D">
        <w:rPr>
          <w:rStyle w:val="CommentReference"/>
          <w:rFonts w:asciiTheme="minorHAnsi" w:eastAsiaTheme="minorHAnsi" w:hAnsiTheme="minorHAnsi" w:cstheme="minorBidi"/>
          <w:color w:val="auto"/>
        </w:rPr>
        <w:commentReference w:id="208"/>
      </w:r>
    </w:p>
    <w:p w14:paraId="4951C9FE" w14:textId="77777777" w:rsidR="0089192C" w:rsidRPr="00EF599F" w:rsidRDefault="0089192C" w:rsidP="0089192C">
      <w:pPr>
        <w:rPr>
          <w:rFonts w:ascii="Times New Roman" w:hAnsi="Times New Roman" w:cs="Times New Roman"/>
        </w:rPr>
      </w:pPr>
    </w:p>
    <w:p w14:paraId="0034B356" w14:textId="2405D615"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del w:id="209" w:author="Sally Thompson" w:date="2019-05-01T12:29:00Z">
        <w:r w:rsidR="004C43C0" w:rsidDel="003C3178">
          <w:rPr>
            <w:rFonts w:ascii="Times New Roman" w:hAnsi="Times New Roman" w:cs="Times New Roman"/>
          </w:rPr>
          <w:delText xml:space="preserve">two </w:delText>
        </w:r>
      </w:del>
      <w:ins w:id="210" w:author="Sally Thompson" w:date="2019-05-01T12:29:00Z">
        <w:r w:rsidR="003C3178">
          <w:rPr>
            <w:rFonts w:ascii="Times New Roman" w:hAnsi="Times New Roman" w:cs="Times New Roman"/>
          </w:rPr>
          <w:t xml:space="preserve">2 </w:t>
        </w:r>
      </w:ins>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204CD97E" w:rsidR="009A6239" w:rsidRPr="00EF599F" w:rsidRDefault="005C4567" w:rsidP="00AF7EDB">
      <w:pPr>
        <w:pStyle w:val="Caption"/>
        <w:rPr>
          <w:rFonts w:ascii="Times New Roman" w:hAnsi="Times New Roman" w:cs="Times New Roman"/>
        </w:rPr>
      </w:pPr>
      <w:bookmarkStart w:id="211"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21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2D0D513A"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w:t>
      </w:r>
      <w:r w:rsidR="000E206E">
        <w:rPr>
          <w:rFonts w:ascii="Times New Roman" w:hAnsi="Times New Roman" w:cs="Times New Roman"/>
        </w:rPr>
        <w:t>B5</w:t>
      </w:r>
      <w:r w:rsidR="00FE3886">
        <w:rPr>
          <w:rFonts w:ascii="Times New Roman" w:hAnsi="Times New Roman" w:cs="Times New Roman"/>
        </w:rPr>
        <w:t xml:space="preserve">).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212" w:name="_Ref536610448"/>
      <w:r w:rsidRPr="000E206E">
        <w:rPr>
          <w:rFonts w:ascii="Times New Roman" w:hAnsi="Times New Roman" w:cs="Times New Roman"/>
          <w:b/>
        </w:rPr>
        <w:t xml:space="preserve">Figure </w:t>
      </w:r>
      <w:bookmarkEnd w:id="212"/>
      <w:r w:rsidR="003C7A9E" w:rsidRPr="000E206E">
        <w:rPr>
          <w:rFonts w:ascii="Times New Roman" w:hAnsi="Times New Roman" w:cs="Times New Roman"/>
          <w:b/>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7416E514" w14:textId="77777777"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lastRenderedPageBreak/>
        <w:t>Table 1</w:t>
      </w:r>
      <w:r w:rsidRPr="000E206E">
        <w:rPr>
          <w:rFonts w:ascii="Times New Roman" w:hAnsi="Times New Roman" w:cs="Times New Roman"/>
          <w:i/>
          <w:color w:val="2F2F2F" w:themeColor="accent5" w:themeShade="80"/>
        </w:rPr>
        <w:t xml:space="preserve">: Weather station data from Sugarloaf Creek Basin (SCB) and Illilouette Creek Basin (ICB). Gap-filled precipitation totals measured by rain gauge; cumulative shallow soil water gain was calculated from shallow soil moisture timeseries. See Appendix B for details. End of water year (WY) deep soil moisture (Volumetric Water Content [VWC]) and number of saturation days were based on the 100 cm soil moisture probe record. Pearson’s correlation coefficient was calculated between 12 cm and 100 cm soils for months of June through September. </w:t>
      </w:r>
    </w:p>
    <w:p w14:paraId="4F63D4B7" w14:textId="77777777" w:rsidR="000E206E" w:rsidRDefault="000E206E" w:rsidP="000E206E">
      <w:pPr>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0E206E" w:rsidRPr="00EF599F" w14:paraId="491DE69A" w14:textId="77777777" w:rsidTr="00AA14B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41C457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BA1CE02"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968EC2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3894AC"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7AAC51AA"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FC5D60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3B09A5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0E206E" w:rsidRPr="00EF599F" w14:paraId="1A9954AA" w14:textId="77777777" w:rsidTr="00AA14B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1B248A79" w14:textId="77777777" w:rsidR="000E206E" w:rsidRPr="00EF599F" w:rsidRDefault="000E206E" w:rsidP="00AA14B5">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3E10657"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ABD3543"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7B11644"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B0211E"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2F363BF"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468D26"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3A1C0D2"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F6F2635"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619AAFF"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51C2007B"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0E206E" w:rsidRPr="00EF599F" w14:paraId="17FF415F" w14:textId="77777777" w:rsidTr="00AA14B5">
        <w:trPr>
          <w:trHeight w:val="432"/>
        </w:trPr>
        <w:tc>
          <w:tcPr>
            <w:tcW w:w="607" w:type="dxa"/>
            <w:tcBorders>
              <w:top w:val="single" w:sz="18" w:space="0" w:color="000000"/>
              <w:left w:val="single" w:sz="18" w:space="0" w:color="000000"/>
            </w:tcBorders>
            <w:shd w:val="clear" w:color="auto" w:fill="CCCCCC" w:themeFill="text2" w:themeFillTint="33"/>
            <w:vAlign w:val="center"/>
          </w:tcPr>
          <w:p w14:paraId="0751B968"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65426E5F"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09117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192EB7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50D7E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287796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0ECFE7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5901DB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375FB31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6D678EC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38DDD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316C04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0E206E" w:rsidRPr="00EF599F" w14:paraId="46166A70" w14:textId="77777777" w:rsidTr="00AA14B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367BAA83"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414924A1"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2E0F017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0B714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A97ABA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7A0405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29D219C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C34F4D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16A293E3"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610179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626621E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032F3BD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0E206E" w:rsidRPr="00EF599F" w14:paraId="4D9E6128"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64FE164A"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2AA104B"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513FC6F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16BFE02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5A06DF0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54A8005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4C21E4C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B531B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4E5CBD6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6DB607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911016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5C6FF1DC" w14:textId="77777777" w:rsidR="000E206E" w:rsidRPr="00EF599F" w:rsidRDefault="000E206E" w:rsidP="00AA14B5">
            <w:pPr>
              <w:jc w:val="center"/>
              <w:rPr>
                <w:rFonts w:ascii="Times New Roman" w:hAnsi="Times New Roman" w:cs="Times New Roman"/>
                <w:color w:val="2F2F2F" w:themeColor="accent5" w:themeShade="80"/>
              </w:rPr>
            </w:pPr>
            <w:commentRangeStart w:id="213"/>
            <w:commentRangeStart w:id="214"/>
            <w:commentRangeStart w:id="215"/>
            <w:r w:rsidRPr="00EF599F">
              <w:rPr>
                <w:rFonts w:ascii="Times New Roman" w:hAnsi="Times New Roman" w:cs="Times New Roman"/>
                <w:color w:val="2F2F2F" w:themeColor="accent5" w:themeShade="80"/>
              </w:rPr>
              <w:t>0.20</w:t>
            </w:r>
            <w:commentRangeEnd w:id="213"/>
            <w:r w:rsidRPr="00EF599F">
              <w:rPr>
                <w:rStyle w:val="CommentReference"/>
                <w:rFonts w:ascii="Times New Roman" w:hAnsi="Times New Roman" w:cs="Times New Roman"/>
              </w:rPr>
              <w:commentReference w:id="213"/>
            </w:r>
            <w:commentRangeEnd w:id="214"/>
            <w:r w:rsidRPr="00EF599F">
              <w:rPr>
                <w:rStyle w:val="CommentReference"/>
                <w:rFonts w:ascii="Times New Roman" w:hAnsi="Times New Roman" w:cs="Times New Roman"/>
              </w:rPr>
              <w:commentReference w:id="214"/>
            </w:r>
            <w:commentRangeEnd w:id="215"/>
            <w:r>
              <w:rPr>
                <w:rStyle w:val="CommentReference"/>
              </w:rPr>
              <w:commentReference w:id="215"/>
            </w:r>
          </w:p>
        </w:tc>
      </w:tr>
      <w:tr w:rsidR="000E206E" w:rsidRPr="00EF599F" w14:paraId="3A969EE4" w14:textId="77777777" w:rsidTr="00AA14B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0022C5F"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7E6D277A"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3C9073E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0CBB0CB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7EE340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6F2FBE3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15A1BE0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9037E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61A3AD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07511C1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B0204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8D265C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0E206E" w:rsidRPr="00EF599F" w14:paraId="38163E00"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3F5A5B62"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8708E2E"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610B2A7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467FF9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24C4920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422F86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6CA043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5B47E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7054033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20C013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1966E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328321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0E206E" w:rsidRPr="00EF599F" w14:paraId="3E1B0F64" w14:textId="77777777" w:rsidTr="00AA14B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48555A54"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0D772F52"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05F185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4B36446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7BEB327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08FB82D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33D6CE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52AC2DD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3267EF9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585E72A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3A6251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8D7E93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0202A275" w14:textId="5102E257" w:rsidR="000E206E" w:rsidRPr="000E206E" w:rsidRDefault="000E206E" w:rsidP="000E206E">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155E456C" w14:textId="27AF9DA6" w:rsidR="000E206E" w:rsidRDefault="000E206E" w:rsidP="000E206E">
      <w:pPr>
        <w:spacing w:line="480" w:lineRule="auto"/>
        <w:rPr>
          <w:rFonts w:ascii="Times New Roman" w:hAnsi="Times New Roman" w:cs="Times New Roman"/>
        </w:rPr>
      </w:pPr>
    </w:p>
    <w:p w14:paraId="1635DC0A" w14:textId="18B64AE2" w:rsidR="000E206E" w:rsidRDefault="000E206E" w:rsidP="000E206E">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D1), based on a random forest model with [</w:t>
      </w:r>
      <w:commentRangeStart w:id="216"/>
      <w:r>
        <w:rPr>
          <w:rFonts w:ascii="Times New Roman" w:hAnsi="Times New Roman" w:cs="Times New Roman"/>
        </w:rPr>
        <w:t>insert statement about accuracy</w:t>
      </w:r>
      <w:commentRangeEnd w:id="216"/>
      <w:r>
        <w:rPr>
          <w:rStyle w:val="CommentReference"/>
        </w:rPr>
        <w:commentReference w:id="216"/>
      </w:r>
      <w:r>
        <w:rPr>
          <w:rFonts w:ascii="Times New Roman" w:hAnsi="Times New Roman" w:cs="Times New Roman"/>
        </w:rPr>
        <w:t xml:space="preserve">]. </w:t>
      </w:r>
      <w:r w:rsidRPr="00EF599F">
        <w:rPr>
          <w:rFonts w:ascii="Times New Roman" w:hAnsi="Times New Roman" w:cs="Times New Roman"/>
        </w:rPr>
        <w:t xml:space="preserve">The relationship between soil moisture and </w:t>
      </w:r>
      <w:r>
        <w:rPr>
          <w:rFonts w:ascii="Times New Roman" w:hAnsi="Times New Roman" w:cs="Times New Roman"/>
        </w:rPr>
        <w:t>site</w:t>
      </w:r>
      <w:r w:rsidRPr="00EF599F">
        <w:rPr>
          <w:rFonts w:ascii="Times New Roman" w:hAnsi="Times New Roman" w:cs="Times New Roman"/>
        </w:rPr>
        <w:t xml:space="preserve"> properties was similar for ICB and SCB, but not identical. </w:t>
      </w:r>
      <w:r>
        <w:rPr>
          <w:rFonts w:ascii="Times New Roman" w:hAnsi="Times New Roman" w:cs="Times New Roman"/>
        </w:rPr>
        <w:t>In</w:t>
      </w:r>
      <w:r w:rsidRPr="00EF599F">
        <w:rPr>
          <w:rFonts w:ascii="Times New Roman" w:hAnsi="Times New Roman" w:cs="Times New Roman"/>
        </w:rPr>
        <w:t xml:space="preserve"> both</w:t>
      </w:r>
      <w:r>
        <w:rPr>
          <w:rFonts w:ascii="Times New Roman" w:hAnsi="Times New Roman" w:cs="Times New Roman"/>
        </w:rPr>
        <w:t xml:space="preserve"> watersheds</w:t>
      </w:r>
      <w:r w:rsidRPr="00EF599F">
        <w:rPr>
          <w:rFonts w:ascii="Times New Roman" w:hAnsi="Times New Roman" w:cs="Times New Roman"/>
        </w:rPr>
        <w:t>, vegetation was the most important predictor</w:t>
      </w:r>
      <w:r>
        <w:rPr>
          <w:rFonts w:ascii="Times New Roman" w:hAnsi="Times New Roman" w:cs="Times New Roman"/>
        </w:rPr>
        <w:t xml:space="preserve"> of soil moisture</w:t>
      </w:r>
      <w:r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AA59D9">
        <w:rPr>
          <w:rFonts w:ascii="Times New Roman" w:hAnsi="Times New Roman" w:cs="Times New Roman"/>
          <w:noProof/>
        </w:rPr>
        <w:t>D</w:t>
      </w:r>
      <w:r>
        <w:rPr>
          <w:rFonts w:ascii="Times New Roman" w:hAnsi="Times New Roman" w:cs="Times New Roman"/>
          <w:noProof/>
        </w:rPr>
        <w:t>4</w:t>
      </w:r>
      <w:r w:rsidRPr="00EF599F">
        <w:rPr>
          <w:rFonts w:ascii="Times New Roman" w:hAnsi="Times New Roman" w:cs="Times New Roman"/>
        </w:rPr>
        <w:t xml:space="preserve">, Figure </w:t>
      </w:r>
      <w:r w:rsidR="00AA59D9">
        <w:rPr>
          <w:rFonts w:ascii="Times New Roman" w:hAnsi="Times New Roman" w:cs="Times New Roman"/>
          <w:noProof/>
        </w:rPr>
        <w:t>D</w:t>
      </w:r>
      <w:r>
        <w:rPr>
          <w:rFonts w:ascii="Times New Roman" w:hAnsi="Times New Roman" w:cs="Times New Roman"/>
          <w:noProof/>
        </w:rPr>
        <w:t>5</w:t>
      </w:r>
      <w:r w:rsidRPr="00EF599F">
        <w:rPr>
          <w:rFonts w:ascii="Times New Roman" w:hAnsi="Times New Roman" w:cs="Times New Roman"/>
        </w:rPr>
        <w:t xml:space="preserve">). </w:t>
      </w:r>
    </w:p>
    <w:p w14:paraId="6551A6A2" w14:textId="7787980D"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xml:space="preserve">, followed by the shrub </w:t>
      </w:r>
      <w:r w:rsidR="00C949AD">
        <w:rPr>
          <w:rFonts w:ascii="Times New Roman" w:hAnsi="Times New Roman" w:cs="Times New Roman"/>
          <w:color w:val="2F2F2F" w:themeColor="accent5" w:themeShade="80"/>
        </w:rPr>
        <w:lastRenderedPageBreak/>
        <w:t>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ins w:id="217" w:author="Sally Thompson" w:date="2019-05-01T12:31:00Z">
        <w:r w:rsidR="003C3178">
          <w:rPr>
            <w:rFonts w:ascii="Times New Roman" w:hAnsi="Times New Roman" w:cs="Times New Roman"/>
            <w:color w:val="2F2F2F" w:themeColor="accent5" w:themeShade="80"/>
          </w:rPr>
          <w:t xml:space="preserve">in September 2016 </w:t>
        </w:r>
      </w:ins>
      <w:r w:rsidR="002A3AF8">
        <w:rPr>
          <w:rFonts w:ascii="Times New Roman" w:hAnsi="Times New Roman" w:cs="Times New Roman"/>
          <w:color w:val="2F2F2F" w:themeColor="accent5" w:themeShade="80"/>
        </w:rPr>
        <w:t>at the end of the 2016 WY</w:t>
      </w:r>
      <w:ins w:id="218" w:author="Sally Thompson" w:date="2019-05-01T12:31:00Z">
        <w:r w:rsidR="003C3178">
          <w:rPr>
            <w:rFonts w:ascii="Times New Roman" w:hAnsi="Times New Roman" w:cs="Times New Roman"/>
            <w:color w:val="2F2F2F" w:themeColor="accent5" w:themeShade="80"/>
          </w:rPr>
          <w:t xml:space="preserve">, </w:t>
        </w:r>
      </w:ins>
      <w:del w:id="219" w:author="Sally Thompson" w:date="2019-05-01T12:31:00Z">
        <w:r w:rsidR="002A3AF8" w:rsidDel="003C3178">
          <w:rPr>
            <w:rFonts w:ascii="Times New Roman" w:hAnsi="Times New Roman" w:cs="Times New Roman"/>
            <w:color w:val="2F2F2F" w:themeColor="accent5" w:themeShade="80"/>
          </w:rPr>
          <w:delText xml:space="preserve"> [September 2016] </w:delText>
        </w:r>
      </w:del>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del w:id="220" w:author="Sally Thompson" w:date="2019-05-01T12:31:00Z">
        <w:r w:rsidR="00B73931" w:rsidDel="003C3178">
          <w:rPr>
            <w:rFonts w:ascii="Times New Roman" w:hAnsi="Times New Roman" w:cs="Times New Roman"/>
            <w:color w:val="2F2F2F" w:themeColor="accent5" w:themeShade="80"/>
          </w:rPr>
          <w:delText>were</w:delText>
        </w:r>
        <w:r w:rsidR="00B73931" w:rsidRPr="00EF599F" w:rsidDel="003C3178">
          <w:rPr>
            <w:rFonts w:ascii="Times New Roman" w:hAnsi="Times New Roman" w:cs="Times New Roman"/>
            <w:color w:val="2F2F2F" w:themeColor="accent5" w:themeShade="80"/>
          </w:rPr>
          <w:delText xml:space="preserve"> </w:delText>
        </w:r>
      </w:del>
      <w:ins w:id="221" w:author="Sally Thompson" w:date="2019-05-01T12:31:00Z">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ins>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22"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223" w:name="_Ref540347"/>
      <w:bookmarkEnd w:id="222"/>
      <w:r w:rsidRPr="00830754">
        <w:rPr>
          <w:rFonts w:ascii="Times New Roman" w:hAnsi="Times New Roman" w:cs="Times New Roman"/>
          <w:b/>
        </w:rPr>
        <w:t xml:space="preserve">Figure </w:t>
      </w:r>
      <w:bookmarkEnd w:id="223"/>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224"/>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224"/>
      <w:r w:rsidR="00B620AC">
        <w:rPr>
          <w:rStyle w:val="CommentReference"/>
          <w:i w:val="0"/>
          <w:iCs w:val="0"/>
          <w:color w:val="auto"/>
        </w:rPr>
        <w:commentReference w:id="224"/>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225"/>
      <w:r w:rsidR="00A42B72">
        <w:rPr>
          <w:rFonts w:ascii="Times New Roman" w:hAnsi="Times New Roman" w:cs="Times New Roman"/>
          <w:color w:val="2F2F2F" w:themeColor="accent5" w:themeShade="80"/>
        </w:rPr>
        <w:t>(Appendix ??)</w:t>
      </w:r>
      <w:commentRangeEnd w:id="225"/>
      <w:r w:rsidR="004C7003">
        <w:rPr>
          <w:rStyle w:val="CommentReference"/>
        </w:rPr>
        <w:commentReference w:id="225"/>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226" w:author="Sally Thompson" w:date="2019-05-01T12:32:00Z">
        <w:r w:rsidR="00EC5FE2" w:rsidDel="003C3178">
          <w:rPr>
            <w:rFonts w:ascii="Times New Roman" w:hAnsi="Times New Roman" w:cs="Times New Roman"/>
            <w:color w:val="2F2F2F" w:themeColor="accent5" w:themeShade="80"/>
          </w:rPr>
          <w:delText>were less than five percent</w:delText>
        </w:r>
      </w:del>
      <w:ins w:id="227" w:author="Sally Thompson" w:date="2019-05-01T12:32:00Z">
        <w:r w:rsidR="003C3178">
          <w:rPr>
            <w:rFonts w:ascii="Times New Roman" w:hAnsi="Times New Roman" w:cs="Times New Roman"/>
            <w:color w:val="2F2F2F" w:themeColor="accent5" w:themeShade="80"/>
          </w:rPr>
          <w:t>i</w:t>
        </w:r>
        <w:commentRangeStart w:id="228"/>
        <w:r w:rsidR="003C3178">
          <w:rPr>
            <w:rFonts w:ascii="Times New Roman" w:hAnsi="Times New Roman" w:cs="Times New Roman"/>
            <w:color w:val="2F2F2F" w:themeColor="accent5" w:themeShade="80"/>
          </w:rPr>
          <w:t>n volumetric water content were less than 0.05</w:t>
        </w:r>
      </w:ins>
      <w:del w:id="229"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230"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231"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228"/>
      <w:r w:rsidR="003C3178">
        <w:rPr>
          <w:rStyle w:val="CommentReference"/>
        </w:rPr>
        <w:commentReference w:id="228"/>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t="11756"/>
                    <a:stretch/>
                  </pic:blipFill>
                  <pic:spPr bwMode="auto">
                    <a:xfrm>
                      <a:off x="0" y="0"/>
                      <a:ext cx="2910591" cy="24699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C25B35">
        <w:rPr>
          <w:noProof/>
          <w:lang w:eastAsia="en-US"/>
        </w:rPr>
        <w:t xml:space="preserve"> </w:t>
      </w:r>
      <w:commentRangeStart w:id="232"/>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3127" cy="2332507"/>
                    </a:xfrm>
                    <a:prstGeom prst="rect">
                      <a:avLst/>
                    </a:prstGeom>
                  </pic:spPr>
                </pic:pic>
              </a:graphicData>
            </a:graphic>
          </wp:inline>
        </w:drawing>
      </w:r>
      <w:commentRangeEnd w:id="232"/>
      <w:r w:rsidR="00C25B35">
        <w:rPr>
          <w:rStyle w:val="CommentReference"/>
        </w:rPr>
        <w:commentReference w:id="232"/>
      </w:r>
    </w:p>
    <w:p w14:paraId="6E8A3A96" w14:textId="0538E764"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r vegetation change since 1973. 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352677CB" w:rsidR="00F13F6C" w:rsidRDefault="007400BD" w:rsidP="00692085">
      <w:pPr>
        <w:spacing w:line="480" w:lineRule="auto"/>
        <w:ind w:firstLine="720"/>
        <w:rPr>
          <w:rFonts w:ascii="Times New Roman" w:hAnsi="Times New Roman" w:cs="Times New Roman"/>
          <w:color w:val="2F2F2F" w:themeColor="accent5" w:themeShade="80"/>
        </w:rPr>
      </w:pPr>
      <w:commentRangeStart w:id="233"/>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 xml:space="preserve">pproximately 5,500 ha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and approximately 1,300 ha of the watershed burning at least twice since 1973</w:t>
      </w:r>
      <w:commentRangeEnd w:id="233"/>
      <w:r>
        <w:rPr>
          <w:rStyle w:val="CommentReference"/>
        </w:rPr>
        <w:commentReference w:id="233"/>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relative to </w:t>
      </w:r>
      <w:del w:id="234" w:author="Brandon Collins" w:date="2019-05-03T13:57:00Z">
        <w:r w:rsidDel="008F4CF7">
          <w:rPr>
            <w:rFonts w:ascii="Times New Roman" w:hAnsi="Times New Roman" w:cs="Times New Roman"/>
            <w:color w:val="2F2F2F" w:themeColor="accent5" w:themeShade="80"/>
          </w:rPr>
          <w:delText>other watersheds</w:delText>
        </w:r>
      </w:del>
      <w:ins w:id="235" w:author="Brandon Collins" w:date="2019-05-03T13:57:00Z">
        <w:r w:rsidR="008F4CF7">
          <w:rPr>
            <w:rFonts w:ascii="Times New Roman" w:hAnsi="Times New Roman" w:cs="Times New Roman"/>
            <w:color w:val="2F2F2F" w:themeColor="accent5" w:themeShade="80"/>
          </w:rPr>
          <w:t>much of</w:t>
        </w:r>
      </w:ins>
      <w:del w:id="236" w:author="Brandon Collins" w:date="2019-05-03T13:57:00Z">
        <w:r w:rsidDel="008F4CF7">
          <w:rPr>
            <w:rFonts w:ascii="Times New Roman" w:hAnsi="Times New Roman" w:cs="Times New Roman"/>
            <w:color w:val="2F2F2F" w:themeColor="accent5" w:themeShade="80"/>
          </w:rPr>
          <w:delText xml:space="preserve"> in</w:delText>
        </w:r>
      </w:del>
      <w:r>
        <w:rPr>
          <w:rFonts w:ascii="Times New Roman" w:hAnsi="Times New Roman" w:cs="Times New Roman"/>
          <w:color w:val="2F2F2F" w:themeColor="accent5" w:themeShade="80"/>
        </w:rPr>
        <w:t xml:space="preserve"> the Sierra Nevada </w:t>
      </w:r>
      <w:del w:id="237" w:author="Brandon Collins" w:date="2019-05-03T13:58:00Z">
        <w:r w:rsidDel="006853E9">
          <w:rPr>
            <w:rFonts w:ascii="Times New Roman" w:hAnsi="Times New Roman" w:cs="Times New Roman"/>
            <w:color w:val="2F2F2F" w:themeColor="accent5" w:themeShade="80"/>
          </w:rPr>
          <w:delText>that have not had managed fire regimes restored</w:delText>
        </w:r>
      </w:del>
      <w:ins w:id="238" w:author="Brandon Collins" w:date="2019-05-03T13:58:00Z">
        <w:r w:rsidR="006853E9">
          <w:rPr>
            <w:rFonts w:ascii="Times New Roman" w:hAnsi="Times New Roman" w:cs="Times New Roman"/>
            <w:color w:val="2F2F2F" w:themeColor="accent5" w:themeShade="80"/>
          </w:rPr>
          <w:t>outside of SCB and IC</w:t>
        </w:r>
      </w:ins>
      <w:ins w:id="239" w:author="Brandon Collins" w:date="2019-05-03T13:59:00Z">
        <w:r w:rsidR="006853E9">
          <w:rPr>
            <w:rFonts w:ascii="Times New Roman" w:hAnsi="Times New Roman" w:cs="Times New Roman"/>
            <w:color w:val="2F2F2F" w:themeColor="accent5" w:themeShade="80"/>
          </w:rPr>
          <w:t>B</w:t>
        </w:r>
      </w:ins>
      <w:r>
        <w:rPr>
          <w:rFonts w:ascii="Times New Roman" w:hAnsi="Times New Roman" w:cs="Times New Roman"/>
          <w:color w:val="2F2F2F" w:themeColor="accent5" w:themeShade="80"/>
        </w:rPr>
        <w:t xml:space="preserve"> (</w:t>
      </w:r>
      <w:proofErr w:type="spellStart"/>
      <w:del w:id="240" w:author="Brandon Collins" w:date="2019-05-03T13:59:00Z">
        <w:r w:rsidRPr="003C3178" w:rsidDel="006853E9">
          <w:rPr>
            <w:rFonts w:ascii="Times New Roman" w:hAnsi="Times New Roman" w:cs="Times New Roman"/>
            <w:color w:val="2F2F2F" w:themeColor="accent5" w:themeShade="80"/>
            <w:highlight w:val="yellow"/>
            <w:rPrChange w:id="241" w:author="Sally Thompson" w:date="2019-05-01T12:33:00Z">
              <w:rPr>
                <w:rFonts w:ascii="Times New Roman" w:hAnsi="Times New Roman" w:cs="Times New Roman"/>
                <w:color w:val="2F2F2F" w:themeColor="accent5" w:themeShade="80"/>
              </w:rPr>
            </w:rPrChange>
          </w:rPr>
          <w:delText>cite</w:delText>
        </w:r>
      </w:del>
      <w:ins w:id="242" w:author="Brandon Collins" w:date="2019-05-03T13:59:00Z">
        <w:r w:rsidR="006853E9">
          <w:rPr>
            <w:rFonts w:ascii="Times New Roman" w:hAnsi="Times New Roman" w:cs="Times New Roman"/>
            <w:color w:val="2F2F2F" w:themeColor="accent5" w:themeShade="80"/>
            <w:highlight w:val="yellow"/>
          </w:rPr>
          <w:t>Mallek</w:t>
        </w:r>
        <w:proofErr w:type="spellEnd"/>
        <w:r w:rsidR="006853E9">
          <w:rPr>
            <w:rFonts w:ascii="Times New Roman" w:hAnsi="Times New Roman" w:cs="Times New Roman"/>
            <w:color w:val="2F2F2F" w:themeColor="accent5" w:themeShade="80"/>
            <w:highlight w:val="yellow"/>
          </w:rPr>
          <w:t xml:space="preserve"> et al. </w:t>
        </w:r>
        <w:commentRangeStart w:id="243"/>
        <w:r w:rsidR="006853E9">
          <w:rPr>
            <w:rFonts w:ascii="Times New Roman" w:hAnsi="Times New Roman" w:cs="Times New Roman"/>
            <w:color w:val="2F2F2F" w:themeColor="accent5" w:themeShade="80"/>
            <w:highlight w:val="yellow"/>
          </w:rPr>
          <w:t>2013</w:t>
        </w:r>
        <w:commentRangeEnd w:id="243"/>
        <w:r w:rsidR="006853E9">
          <w:rPr>
            <w:rStyle w:val="CommentReference"/>
          </w:rPr>
          <w:commentReference w:id="243"/>
        </w:r>
      </w:ins>
      <w:r>
        <w:rPr>
          <w:rFonts w:ascii="Times New Roman" w:hAnsi="Times New Roman" w:cs="Times New Roman"/>
          <w:color w:val="2F2F2F" w:themeColor="accent5" w:themeShade="80"/>
        </w:rPr>
        <w:t>), this ar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proofErr w:type="gramStart"/>
      <w:r>
        <w:rPr>
          <w:rFonts w:ascii="Times New Roman" w:hAnsi="Times New Roman" w:cs="Times New Roman"/>
          <w:color w:val="2F2F2F" w:themeColor="accent5" w:themeShade="80"/>
        </w:rPr>
        <w:t>A number of</w:t>
      </w:r>
      <w:proofErr w:type="gramEnd"/>
      <w:r>
        <w:rPr>
          <w:rFonts w:ascii="Times New Roman" w:hAnsi="Times New Roman" w:cs="Times New Roman"/>
          <w:color w:val="2F2F2F" w:themeColor="accent5" w:themeShade="80"/>
        </w:rPr>
        <w:t xml:space="preserve"> fires in this watershed have been suppressed </w:t>
      </w:r>
      <w:ins w:id="244" w:author="Brandon Collins" w:date="2019-05-03T14:00:00Z">
        <w:r w:rsidR="006853E9">
          <w:rPr>
            <w:rFonts w:ascii="Times New Roman" w:hAnsi="Times New Roman" w:cs="Times New Roman"/>
            <w:color w:val="2F2F2F" w:themeColor="accent5" w:themeShade="80"/>
          </w:rPr>
          <w:t xml:space="preserve">even </w:t>
        </w:r>
      </w:ins>
      <w:r>
        <w:rPr>
          <w:rFonts w:ascii="Times New Roman" w:hAnsi="Times New Roman" w:cs="Times New Roman"/>
          <w:color w:val="2F2F2F" w:themeColor="accent5" w:themeShade="80"/>
        </w:rPr>
        <w:t>since</w:t>
      </w:r>
      <w:ins w:id="245" w:author="Brandon Collins" w:date="2019-05-03T14:00:00Z">
        <w:r w:rsidR="006853E9">
          <w:rPr>
            <w:rFonts w:ascii="Times New Roman" w:hAnsi="Times New Roman" w:cs="Times New Roman"/>
            <w:color w:val="2F2F2F" w:themeColor="accent5" w:themeShade="80"/>
          </w:rPr>
          <w:t xml:space="preserve"> the onse</w:t>
        </w:r>
      </w:ins>
      <w:ins w:id="246" w:author="Brandon Collins" w:date="2019-05-03T14:01:00Z">
        <w:r w:rsidR="006853E9">
          <w:rPr>
            <w:rFonts w:ascii="Times New Roman" w:hAnsi="Times New Roman" w:cs="Times New Roman"/>
            <w:color w:val="2F2F2F" w:themeColor="accent5" w:themeShade="80"/>
          </w:rPr>
          <w:t>t of the managed fire program in SCB</w:t>
        </w:r>
      </w:ins>
      <w:del w:id="247" w:author="Brandon Collins" w:date="2019-05-03T14:01:00Z">
        <w:r w:rsidDel="006853E9">
          <w:rPr>
            <w:rFonts w:ascii="Times New Roman" w:hAnsi="Times New Roman" w:cs="Times New Roman"/>
            <w:color w:val="2F2F2F" w:themeColor="accent5" w:themeShade="80"/>
          </w:rPr>
          <w:delText xml:space="preserve"> 1971</w:delText>
        </w:r>
      </w:del>
      <w:r>
        <w:rPr>
          <w:rFonts w:ascii="Times New Roman" w:hAnsi="Times New Roman" w:cs="Times New Roman"/>
          <w:color w:val="2F2F2F" w:themeColor="accent5" w:themeShade="80"/>
        </w:rPr>
        <w:t xml:space="preserve"> </w:t>
      </w:r>
      <w:commentRangeStart w:id="248"/>
      <w:r>
        <w:rPr>
          <w:rFonts w:ascii="Times New Roman" w:hAnsi="Times New Roman" w:cs="Times New Roman"/>
          <w:color w:val="2F2F2F" w:themeColor="accent5" w:themeShade="80"/>
        </w:rPr>
        <w:t>(A. Caprio, personal communication)</w:t>
      </w:r>
      <w:commentRangeEnd w:id="248"/>
      <w:r w:rsidR="00F13F6C">
        <w:rPr>
          <w:rStyle w:val="CommentReference"/>
        </w:rPr>
        <w:commentReference w:id="248"/>
      </w:r>
      <w:r w:rsidR="00D652F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suggesting that additional </w:t>
      </w:r>
      <w:r w:rsidR="00F13F6C">
        <w:rPr>
          <w:rFonts w:ascii="Times New Roman" w:hAnsi="Times New Roman" w:cs="Times New Roman"/>
          <w:color w:val="2F2F2F" w:themeColor="accent5" w:themeShade="80"/>
        </w:rPr>
        <w:t xml:space="preserve">changes in vegetation cover and forest structure </w:t>
      </w:r>
      <w:del w:id="249" w:author="Brandon Collins" w:date="2019-05-03T14:01:00Z">
        <w:r w:rsidR="00F13F6C" w:rsidDel="006853E9">
          <w:rPr>
            <w:rFonts w:ascii="Times New Roman" w:hAnsi="Times New Roman" w:cs="Times New Roman"/>
            <w:color w:val="2F2F2F" w:themeColor="accent5" w:themeShade="80"/>
          </w:rPr>
          <w:delText xml:space="preserve">would </w:delText>
        </w:r>
      </w:del>
      <w:ins w:id="250" w:author="Brandon Collins" w:date="2019-05-03T14:01:00Z">
        <w:r w:rsidR="006853E9">
          <w:rPr>
            <w:rFonts w:ascii="Times New Roman" w:hAnsi="Times New Roman" w:cs="Times New Roman"/>
            <w:color w:val="2F2F2F" w:themeColor="accent5" w:themeShade="80"/>
          </w:rPr>
          <w:t xml:space="preserve">may </w:t>
        </w:r>
      </w:ins>
      <w:r w:rsidR="00F13F6C">
        <w:rPr>
          <w:rFonts w:ascii="Times New Roman" w:hAnsi="Times New Roman" w:cs="Times New Roman"/>
          <w:color w:val="2F2F2F" w:themeColor="accent5" w:themeShade="80"/>
        </w:rPr>
        <w:t xml:space="preserve">have been observed had a historical fire return interval been more closely approximated. </w:t>
      </w:r>
    </w:p>
    <w:p w14:paraId="600B9462" w14:textId="0BCD3F52" w:rsidR="00D71C45"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w:t>
      </w:r>
      <w:r>
        <w:rPr>
          <w:rFonts w:ascii="Times New Roman" w:hAnsi="Times New Roman" w:cs="Times New Roman"/>
          <w:color w:val="2F2F2F" w:themeColor="accent5" w:themeShade="80"/>
        </w:rPr>
        <w:lastRenderedPageBreak/>
        <w:t xml:space="preserve">1997 Sugarloaf Fire and the 2003 Williams Fire, were responsible for the bulk of the larger patches of </w:t>
      </w:r>
      <w:del w:id="251" w:author="Brandon Collins" w:date="2019-05-03T14:02:00Z">
        <w:r w:rsidDel="006853E9">
          <w:rPr>
            <w:rFonts w:ascii="Times New Roman" w:hAnsi="Times New Roman" w:cs="Times New Roman"/>
            <w:color w:val="2F2F2F" w:themeColor="accent5" w:themeShade="80"/>
          </w:rPr>
          <w:delText>alternative vegetation</w:delText>
        </w:r>
      </w:del>
      <w:ins w:id="252" w:author="Brandon Collins" w:date="2019-05-03T14:02:00Z">
        <w:r w:rsidR="006853E9">
          <w:rPr>
            <w:rFonts w:ascii="Times New Roman" w:hAnsi="Times New Roman" w:cs="Times New Roman"/>
            <w:color w:val="2F2F2F" w:themeColor="accent5" w:themeShade="80"/>
          </w:rPr>
          <w:t>overstory tree mortality</w:t>
        </w:r>
      </w:ins>
      <w:r>
        <w:rPr>
          <w:rFonts w:ascii="Times New Roman" w:hAnsi="Times New Roman" w:cs="Times New Roman"/>
          <w:color w:val="2F2F2F" w:themeColor="accent5" w:themeShade="80"/>
        </w:rPr>
        <w:t xml:space="preserve"> that we detected in our vegetation change analysis (Figure 2), and these two fires are also in a database of fire weather indices that </w:t>
      </w:r>
      <w:del w:id="253" w:author="Sally Thompson" w:date="2019-05-01T12:34:00Z">
        <w:r w:rsidDel="003C3178">
          <w:rPr>
            <w:rFonts w:ascii="Times New Roman" w:hAnsi="Times New Roman" w:cs="Times New Roman"/>
            <w:color w:val="2F2F2F" w:themeColor="accent5" w:themeShade="80"/>
          </w:rPr>
          <w:delText xml:space="preserve">facilitate </w:delText>
        </w:r>
      </w:del>
      <w:ins w:id="254" w:author="Sally Thompson" w:date="2019-05-01T12:34:00Z">
        <w:r w:rsidR="003C3178">
          <w:rPr>
            <w:rFonts w:ascii="Times New Roman" w:hAnsi="Times New Roman" w:cs="Times New Roman"/>
            <w:color w:val="2F2F2F" w:themeColor="accent5" w:themeShade="80"/>
          </w:rPr>
          <w:t xml:space="preserve">enable </w:t>
        </w:r>
      </w:ins>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r>
        <w:rPr>
          <w:rFonts w:ascii="Times New Roman" w:hAnsi="Times New Roman" w:cs="Times New Roman"/>
          <w:color w:val="000000" w:themeColor="text1"/>
        </w:rPr>
        <w:t xml:space="preserve">Relative proportions of each vegetation type were similar between the two watersheds (Figure D6). </w:t>
      </w:r>
      <w:del w:id="255" w:author="Sally Thompson" w:date="2019-05-01T12:35:00Z">
        <w:r w:rsidDel="003C3178">
          <w:rPr>
            <w:rFonts w:ascii="Times New Roman" w:hAnsi="Times New Roman" w:cs="Times New Roman"/>
            <w:color w:val="000000" w:themeColor="text1"/>
          </w:rPr>
          <w:delText>Compared to</w:delText>
        </w:r>
      </w:del>
      <w:ins w:id="256" w:author="Sally Thompson" w:date="2019-05-01T12:35:00Z">
        <w:r w:rsidR="003C3178">
          <w:rPr>
            <w:rFonts w:ascii="Times New Roman" w:hAnsi="Times New Roman" w:cs="Times New Roman"/>
            <w:color w:val="000000" w:themeColor="text1"/>
          </w:rPr>
          <w:t>The</w:t>
        </w:r>
      </w:ins>
      <w:r>
        <w:rPr>
          <w:rFonts w:ascii="Times New Roman" w:hAnsi="Times New Roman" w:cs="Times New Roman"/>
          <w:color w:val="000000" w:themeColor="text1"/>
        </w:rPr>
        <w:t xml:space="preserve"> ICB</w:t>
      </w:r>
      <w:ins w:id="257" w:author="Sally Thompson" w:date="2019-05-01T12:35:00Z">
        <w:r w:rsidR="003C3178">
          <w:rPr>
            <w:rFonts w:ascii="Times New Roman" w:hAnsi="Times New Roman" w:cs="Times New Roman"/>
            <w:color w:val="000000" w:themeColor="text1"/>
          </w:rPr>
          <w:t xml:space="preserve"> and</w:t>
        </w:r>
      </w:ins>
      <w:del w:id="258" w:author="Sally Thompson" w:date="2019-05-01T12:35:00Z">
        <w:r w:rsidDel="003C3178">
          <w:rPr>
            <w:rFonts w:ascii="Times New Roman" w:hAnsi="Times New Roman" w:cs="Times New Roman"/>
            <w:color w:val="000000" w:themeColor="text1"/>
          </w:rPr>
          <w:delText xml:space="preserve">, </w:delText>
        </w:r>
      </w:del>
      <w:ins w:id="259"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SCB </w:t>
      </w:r>
      <w:ins w:id="260" w:author="Sally Thompson" w:date="2019-05-01T12:34:00Z">
        <w:r w:rsidR="003C3178">
          <w:rPr>
            <w:rFonts w:ascii="Times New Roman" w:hAnsi="Times New Roman" w:cs="Times New Roman"/>
            <w:color w:val="000000" w:themeColor="text1"/>
          </w:rPr>
          <w:t>landscape</w:t>
        </w:r>
      </w:ins>
      <w:ins w:id="261" w:author="Sally Thompson" w:date="2019-05-01T12:35:00Z">
        <w:r w:rsidR="003C3178">
          <w:rPr>
            <w:rFonts w:ascii="Times New Roman" w:hAnsi="Times New Roman" w:cs="Times New Roman"/>
            <w:color w:val="000000" w:themeColor="text1"/>
          </w:rPr>
          <w:t>s</w:t>
        </w:r>
      </w:ins>
      <w:ins w:id="262"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had similar Shannon’s Evenness Index and fractal dimension values in </w:t>
      </w:r>
      <w:del w:id="263" w:author="Sally Thompson" w:date="2019-05-01T12:34:00Z">
        <w:r w:rsidDel="003C3178">
          <w:rPr>
            <w:rFonts w:ascii="Times New Roman" w:hAnsi="Times New Roman" w:cs="Times New Roman"/>
            <w:color w:val="000000" w:themeColor="text1"/>
          </w:rPr>
          <w:delText xml:space="preserve">their </w:delText>
        </w:r>
      </w:del>
      <w:ins w:id="264" w:author="Sally Thompson" w:date="2019-05-01T12:35:00Z">
        <w:r w:rsidR="003C3178">
          <w:rPr>
            <w:rFonts w:ascii="Times New Roman" w:hAnsi="Times New Roman" w:cs="Times New Roman"/>
            <w:color w:val="000000" w:themeColor="text1"/>
          </w:rPr>
          <w:t>their</w:t>
        </w:r>
      </w:ins>
      <w:ins w:id="265"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pre-fire/post-suppression states (Figures E1, E5), but the maximum patch size for non-forest vegetation was considerably higher in ICB (Figure E3).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33408AAE" w14:textId="74246E79" w:rsidR="00D71C45" w:rsidRPr="00D71C45" w:rsidRDefault="00D71C45" w:rsidP="00D71C45">
      <w:pPr>
        <w:spacing w:line="480" w:lineRule="auto"/>
        <w:ind w:firstLine="720"/>
      </w:pPr>
      <w:r>
        <w:rPr>
          <w:rFonts w:ascii="Times New Roman" w:hAnsi="Times New Roman" w:cs="Times New Roman"/>
          <w:color w:val="000000" w:themeColor="text1"/>
        </w:rPr>
        <w:t xml:space="preserve"> </w:t>
      </w:r>
      <w:r w:rsidR="00E05749">
        <w:rPr>
          <w:rFonts w:ascii="Times New Roman" w:hAnsi="Times New Roman" w:cs="Times New Roman"/>
          <w:color w:val="2F2F2F" w:themeColor="accent5" w:themeShade="80"/>
        </w:rPr>
        <w:t xml:space="preserve">For high-severity patches </w:t>
      </w:r>
      <w:r>
        <w:rPr>
          <w:rFonts w:ascii="Times New Roman" w:hAnsi="Times New Roman" w:cs="Times New Roman"/>
          <w:color w:val="2F2F2F" w:themeColor="accent5" w:themeShade="80"/>
        </w:rPr>
        <w:t xml:space="preserve">larger than ~5-10 ha </w:t>
      </w:r>
      <w:r w:rsidR="00E05749">
        <w:rPr>
          <w:rFonts w:ascii="Times New Roman" w:hAnsi="Times New Roman" w:cs="Times New Roman"/>
          <w:color w:val="2F2F2F" w:themeColor="accent5" w:themeShade="80"/>
        </w:rPr>
        <w:t xml:space="preserve">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hile weather conditions for many SCB fires may have been moderate as discussed above, it is also possible that there was </w:t>
      </w:r>
      <w:commentRangeStart w:id="266"/>
      <w:r>
        <w:rPr>
          <w:rFonts w:ascii="Times New Roman" w:hAnsi="Times New Roman" w:cs="Times New Roman"/>
          <w:color w:val="2F2F2F" w:themeColor="accent5" w:themeShade="80"/>
        </w:rPr>
        <w:t xml:space="preserve">reduced fuel accumulation in SCB relative to ICB </w:t>
      </w:r>
      <w:commentRangeEnd w:id="266"/>
      <w:r>
        <w:rPr>
          <w:rStyle w:val="CommentReference"/>
        </w:rPr>
        <w:commentReference w:id="266"/>
      </w:r>
      <w:r>
        <w:rPr>
          <w:rFonts w:ascii="Times New Roman" w:hAnsi="Times New Roman" w:cs="Times New Roman"/>
          <w:color w:val="2F2F2F" w:themeColor="accent5" w:themeShade="80"/>
        </w:rPr>
        <w:t>in the fire-suppression period due to lower productivity in SCB</w:t>
      </w:r>
      <w:ins w:id="267" w:author="Sally Thompson" w:date="2019-05-01T12:35:00Z">
        <w:del w:id="268" w:author="Brandon Collins" w:date="2019-05-03T14:03:00Z">
          <w:r w:rsidR="003C3178" w:rsidDel="006853E9">
            <w:rPr>
              <w:rFonts w:ascii="Times New Roman" w:hAnsi="Times New Roman" w:cs="Times New Roman"/>
              <w:color w:val="2F2F2F" w:themeColor="accent5" w:themeShade="80"/>
            </w:rPr>
            <w:delText>, potentially due to drier conditions prevailing in SCB</w:delText>
          </w:r>
        </w:del>
      </w:ins>
      <w:r>
        <w:rPr>
          <w:rFonts w:ascii="Times New Roman" w:hAnsi="Times New Roman" w:cs="Times New Roman"/>
          <w:color w:val="2F2F2F" w:themeColor="accent5" w:themeShade="80"/>
        </w:rPr>
        <w:t>.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w:t>
      </w:r>
      <w:r w:rsidRPr="007400BD">
        <w:rPr>
          <w:rFonts w:ascii="Times New Roman" w:hAnsi="Times New Roman" w:cs="Times New Roman"/>
          <w:color w:val="000000" w:themeColor="text1"/>
        </w:rPr>
        <w:lastRenderedPageBreak/>
        <w:t xml:space="preserve">/gridded precipitation data from PRISM show higher annual precipitation in ICB (Table B2); and third, in-situ weather station data show higher annual precipitation in ICB (Table 1). </w:t>
      </w:r>
    </w:p>
    <w:p w14:paraId="7754C817" w14:textId="6726FA4D" w:rsidR="00BB1004" w:rsidRDefault="00D71C45"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ins w:id="269" w:author="Brandon Collins" w:date="2019-05-03T14:04:00Z">
        <w:r w:rsidR="006853E9">
          <w:rPr>
            <w:rFonts w:ascii="Times New Roman" w:hAnsi="Times New Roman" w:cs="Times New Roman"/>
            <w:color w:val="2F2F2F" w:themeColor="accent5" w:themeShade="80"/>
          </w:rPr>
          <w:t xml:space="preserve"> following fire-caused overstory tree mort</w:t>
        </w:r>
      </w:ins>
      <w:ins w:id="270" w:author="Brandon Collins" w:date="2019-05-03T14:05:00Z">
        <w:r w:rsidR="006853E9">
          <w:rPr>
            <w:rFonts w:ascii="Times New Roman" w:hAnsi="Times New Roman" w:cs="Times New Roman"/>
            <w:color w:val="2F2F2F" w:themeColor="accent5" w:themeShade="80"/>
          </w:rPr>
          <w:t>ality</w:t>
        </w:r>
      </w:ins>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ins w:id="271" w:author="Sally Thompson" w:date="2019-05-01T12:36:00Z">
        <w:r w:rsidR="00EC6E5F">
          <w:rPr>
            <w:rFonts w:ascii="Times New Roman" w:hAnsi="Times New Roman" w:cs="Times New Roman"/>
            <w:color w:val="2F2F2F" w:themeColor="accent5" w:themeShade="80"/>
          </w:rPr>
          <w:t>SCB</w:t>
        </w:r>
      </w:ins>
      <w:del w:id="272" w:author="Sally Thompson" w:date="2019-05-01T12:36:00Z">
        <w:r w:rsidR="002E3C57" w:rsidDel="00EC6E5F">
          <w:rPr>
            <w:rFonts w:ascii="Times New Roman" w:hAnsi="Times New Roman" w:cs="Times New Roman"/>
            <w:color w:val="2F2F2F" w:themeColor="accent5" w:themeShade="80"/>
          </w:rPr>
          <w:delText>Sugarloaf</w:delText>
        </w:r>
      </w:del>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w:t>
      </w:r>
      <w:del w:id="273" w:author="Sally Thompson" w:date="2019-05-01T12:36:00Z">
        <w:r w:rsidR="002E3C57" w:rsidDel="00EC6E5F">
          <w:rPr>
            <w:rFonts w:ascii="Times New Roman" w:hAnsi="Times New Roman" w:cs="Times New Roman"/>
            <w:color w:val="2F2F2F" w:themeColor="accent5" w:themeShade="80"/>
          </w:rPr>
          <w:delText xml:space="preserve">Our </w:delText>
        </w:r>
      </w:del>
      <w:ins w:id="274"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four plots that burned twice were all in areas that did not map as alternative vegetation types, so the burns were likely low severity in those areas (Figure 1, 2), if they </w:t>
      </w:r>
      <w:del w:id="275" w:author="Sally Thompson" w:date="2019-05-01T12:36:00Z">
        <w:r w:rsidR="002E3C57" w:rsidDel="00EC6E5F">
          <w:rPr>
            <w:rFonts w:ascii="Times New Roman" w:hAnsi="Times New Roman" w:cs="Times New Roman"/>
            <w:color w:val="2F2F2F" w:themeColor="accent5" w:themeShade="80"/>
          </w:rPr>
          <w:delText xml:space="preserve">even </w:delText>
        </w:r>
      </w:del>
      <w:r w:rsidR="002E3C57">
        <w:rPr>
          <w:rFonts w:ascii="Times New Roman" w:hAnsi="Times New Roman" w:cs="Times New Roman"/>
          <w:color w:val="2F2F2F" w:themeColor="accent5" w:themeShade="80"/>
        </w:rPr>
        <w:t>burned at all (</w:t>
      </w:r>
      <w:del w:id="276" w:author="Sally Thompson" w:date="2019-05-01T12:36:00Z">
        <w:r w:rsidR="002E3C57" w:rsidDel="00EC6E5F">
          <w:rPr>
            <w:rFonts w:ascii="Times New Roman" w:hAnsi="Times New Roman" w:cs="Times New Roman"/>
            <w:color w:val="2F2F2F" w:themeColor="accent5" w:themeShade="80"/>
          </w:rPr>
          <w:delText xml:space="preserve">as </w:delText>
        </w:r>
      </w:del>
      <w:ins w:id="277" w:author="Sally Thompson" w:date="2019-05-01T12:36:00Z">
        <w:r w:rsidR="00EC6E5F">
          <w:rPr>
            <w:rFonts w:ascii="Times New Roman" w:hAnsi="Times New Roman" w:cs="Times New Roman"/>
            <w:color w:val="2F2F2F" w:themeColor="accent5" w:themeShade="80"/>
          </w:rPr>
          <w:t xml:space="preserve">recognizing that </w:t>
        </w:r>
      </w:ins>
      <w:r w:rsidR="002E3C57">
        <w:rPr>
          <w:rFonts w:ascii="Times New Roman" w:hAnsi="Times New Roman" w:cs="Times New Roman"/>
          <w:color w:val="2F2F2F" w:themeColor="accent5" w:themeShade="80"/>
        </w:rPr>
        <w:t xml:space="preserve">managed wildfires are inherently patchy due to variation in surface fuels). Furthermore, two of </w:t>
      </w:r>
      <w:del w:id="278" w:author="Sally Thompson" w:date="2019-05-01T12:36:00Z">
        <w:r w:rsidR="002E3C57" w:rsidDel="00EC6E5F">
          <w:rPr>
            <w:rFonts w:ascii="Times New Roman" w:hAnsi="Times New Roman" w:cs="Times New Roman"/>
            <w:color w:val="2F2F2F" w:themeColor="accent5" w:themeShade="80"/>
          </w:rPr>
          <w:delText xml:space="preserve">those </w:delText>
        </w:r>
      </w:del>
      <w:ins w:id="279"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twice-burned four plots burned in the 2003 Williams fire while the other two had not burned since the 1985 Sugarloaf fire. </w:t>
      </w:r>
    </w:p>
    <w:p w14:paraId="4031250B" w14:textId="741AF863"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r w:rsidR="00384760">
        <w:rPr>
          <w:rFonts w:ascii="Times New Roman" w:hAnsi="Times New Roman" w:cs="Times New Roman"/>
          <w:color w:val="2F2F2F" w:themeColor="accent5" w:themeShade="80"/>
        </w:rPr>
        <w:t xml:space="preserve">for a smaller study area concentrated in the middle of SCB </w:t>
      </w:r>
      <w:r>
        <w:rPr>
          <w:rFonts w:ascii="Times New Roman" w:hAnsi="Times New Roman" w:cs="Times New Roman"/>
          <w:color w:val="2F2F2F" w:themeColor="accent5" w:themeShade="80"/>
        </w:rPr>
        <w:t xml:space="preserve">was </w:t>
      </w:r>
      <w:r w:rsidR="00384760">
        <w:rPr>
          <w:rFonts w:ascii="Times New Roman" w:hAnsi="Times New Roman" w:cs="Times New Roman"/>
          <w:color w:val="2F2F2F" w:themeColor="accent5" w:themeShade="80"/>
        </w:rPr>
        <w:t xml:space="preserve">9 </w:t>
      </w:r>
      <w:r>
        <w:rPr>
          <w:rFonts w:ascii="Times New Roman" w:hAnsi="Times New Roman" w:cs="Times New Roman"/>
          <w:color w:val="2F2F2F" w:themeColor="accent5" w:themeShade="80"/>
        </w:rPr>
        <w:t>years</w:t>
      </w:r>
      <w:r w:rsidR="00D71C45">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fldChar w:fldCharType="begin"/>
      </w:r>
      <w:r w:rsidR="00D71C45">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Collins and Stephens 2007)</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w:t>
      </w:r>
      <w:r w:rsidR="00D71C45">
        <w:rPr>
          <w:rFonts w:ascii="Times New Roman" w:hAnsi="Times New Roman" w:cs="Times New Roman"/>
          <w:color w:val="2F2F2F" w:themeColor="accent5" w:themeShade="80"/>
        </w:rPr>
        <w:t>1</w:t>
      </w:r>
      <w:r w:rsidR="00134E2F">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It is conceivable if not likely that the regeneration we observed in the smallest size class (Figure 4a) </w:t>
      </w:r>
      <w:r w:rsidR="000E588D">
        <w:rPr>
          <w:rFonts w:ascii="Times New Roman" w:hAnsi="Times New Roman" w:cs="Times New Roman"/>
          <w:color w:val="2F2F2F" w:themeColor="accent5" w:themeShade="80"/>
        </w:rPr>
        <w:lastRenderedPageBreak/>
        <w:t xml:space="preserve">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A81D034" w:rsidR="000E588D" w:rsidRDefault="00955320" w:rsidP="00692085">
      <w:pPr>
        <w:spacing w:line="480" w:lineRule="auto"/>
        <w:ind w:firstLine="720"/>
        <w:rPr>
          <w:rFonts w:ascii="Times New Roman" w:hAnsi="Times New Roman" w:cs="Times New Roman"/>
          <w:color w:val="2F2F2F" w:themeColor="accent5" w:themeShade="80"/>
        </w:rPr>
      </w:pPr>
      <w:del w:id="280" w:author="Sally Thompson" w:date="2019-05-01T12:37:00Z">
        <w:r w:rsidDel="00EC6E5F">
          <w:rPr>
            <w:rFonts w:ascii="Times New Roman" w:hAnsi="Times New Roman" w:cs="Times New Roman"/>
            <w:color w:val="2F2F2F" w:themeColor="accent5" w:themeShade="80"/>
          </w:rPr>
          <w:delText xml:space="preserve">Our </w:delText>
        </w:r>
      </w:del>
      <w:ins w:id="281" w:author="Sally Thompson" w:date="2019-05-01T12:37:00Z">
        <w:r w:rsidR="00EC6E5F">
          <w:rPr>
            <w:rFonts w:ascii="Times New Roman" w:hAnsi="Times New Roman" w:cs="Times New Roman"/>
            <w:color w:val="2F2F2F" w:themeColor="accent5" w:themeShade="80"/>
          </w:rPr>
          <w:t xml:space="preserve">The data from the </w:t>
        </w:r>
      </w:ins>
      <w:r>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with red fir forests generally being more climate limited and with a less-flammable fuel bed. Thus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del w:id="282" w:author="Sally Thompson" w:date="2019-05-01T12:37:00Z">
        <w:r w:rsidR="000E588D" w:rsidDel="00EC6E5F">
          <w:rPr>
            <w:rFonts w:ascii="Times New Roman" w:hAnsi="Times New Roman" w:cs="Times New Roman"/>
            <w:color w:val="2F2F2F" w:themeColor="accent5" w:themeShade="80"/>
          </w:rPr>
          <w:delText xml:space="preserve">our </w:delText>
        </w:r>
      </w:del>
      <w:ins w:id="283" w:author="Sally Thompson" w:date="2019-05-01T12:37:00Z">
        <w:r w:rsidR="00EC6E5F">
          <w:rPr>
            <w:rFonts w:ascii="Times New Roman" w:hAnsi="Times New Roman" w:cs="Times New Roman"/>
            <w:color w:val="2F2F2F" w:themeColor="accent5" w:themeShade="80"/>
          </w:rPr>
          <w:t xml:space="preserve">the </w:t>
        </w:r>
      </w:ins>
      <w:r w:rsidR="000E588D">
        <w:rPr>
          <w:rFonts w:ascii="Times New Roman" w:hAnsi="Times New Roman" w:cs="Times New Roman"/>
          <w:color w:val="2F2F2F" w:themeColor="accent5" w:themeShade="80"/>
        </w:rPr>
        <w:t>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284"/>
      <w:commentRangeStart w:id="285"/>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284"/>
      <w:r>
        <w:rPr>
          <w:rStyle w:val="CommentReference"/>
        </w:rPr>
        <w:commentReference w:id="284"/>
      </w:r>
      <w:commentRangeEnd w:id="285"/>
      <w:r w:rsidR="00384760">
        <w:rPr>
          <w:rStyle w:val="CommentReference"/>
        </w:rPr>
        <w:commentReference w:id="285"/>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del w:id="286" w:author="Sally Thompson" w:date="2019-05-01T12:38:00Z">
        <w:r w:rsidDel="00EC6E5F">
          <w:rPr>
            <w:rFonts w:ascii="Times New Roman" w:hAnsi="Times New Roman" w:cs="Times New Roman"/>
            <w:color w:val="2F2F2F" w:themeColor="accent5" w:themeShade="80"/>
          </w:rPr>
          <w:delText xml:space="preserve">In fact we are rather suspicious of </w:delText>
        </w:r>
      </w:del>
      <w:ins w:id="287" w:author="Sally Thompson" w:date="2019-05-01T12:38:00Z">
        <w:r w:rsidR="00EC6E5F">
          <w:rPr>
            <w:rFonts w:ascii="Times New Roman" w:hAnsi="Times New Roman" w:cs="Times New Roman"/>
            <w:color w:val="2F2F2F" w:themeColor="accent5" w:themeShade="80"/>
          </w:rPr>
          <w:t xml:space="preserve">The </w:t>
        </w:r>
      </w:ins>
      <w:del w:id="288" w:author="Sally Thompson" w:date="2019-05-01T12:38:00Z">
        <w:r w:rsidDel="00EC6E5F">
          <w:rPr>
            <w:rFonts w:ascii="Times New Roman" w:hAnsi="Times New Roman" w:cs="Times New Roman"/>
            <w:color w:val="2F2F2F" w:themeColor="accent5" w:themeShade="80"/>
          </w:rPr>
          <w:delText xml:space="preserve">fire being an agent of large tree mortality in the twice-burned forestry plots, as the </w:delText>
        </w:r>
      </w:del>
      <w:r>
        <w:rPr>
          <w:rFonts w:ascii="Times New Roman" w:hAnsi="Times New Roman" w:cs="Times New Roman"/>
          <w:color w:val="2F2F2F" w:themeColor="accent5" w:themeShade="80"/>
        </w:rPr>
        <w:t>most prominent decreases</w:t>
      </w:r>
      <w:ins w:id="289" w:author="Sally Thompson" w:date="2019-05-01T12:38:00Z">
        <w:r w:rsidR="00EC6E5F">
          <w:rPr>
            <w:rFonts w:ascii="Times New Roman" w:hAnsi="Times New Roman" w:cs="Times New Roman"/>
            <w:color w:val="2F2F2F" w:themeColor="accent5" w:themeShade="80"/>
          </w:rPr>
          <w:t xml:space="preserve"> in large and very large trees</w:t>
        </w:r>
      </w:ins>
      <w:r>
        <w:rPr>
          <w:rFonts w:ascii="Times New Roman" w:hAnsi="Times New Roman" w:cs="Times New Roman"/>
          <w:color w:val="2F2F2F" w:themeColor="accent5" w:themeShade="80"/>
        </w:rPr>
        <w:t xml:space="preserve"> were observed in the most fire resistant species, </w:t>
      </w:r>
      <w:r>
        <w:rPr>
          <w:rFonts w:ascii="Times New Roman" w:hAnsi="Times New Roman" w:cs="Times New Roman"/>
          <w:i/>
          <w:color w:val="2F2F2F" w:themeColor="accent5" w:themeShade="80"/>
        </w:rPr>
        <w:t>Pinus jeffreyi</w:t>
      </w:r>
      <w:ins w:id="290" w:author="Sally Thompson" w:date="2019-05-01T12:38:00Z">
        <w:r w:rsidR="00EC6E5F">
          <w:rPr>
            <w:rFonts w:ascii="Times New Roman" w:hAnsi="Times New Roman" w:cs="Times New Roman"/>
            <w:i/>
            <w:color w:val="2F2F2F" w:themeColor="accent5" w:themeShade="80"/>
          </w:rPr>
          <w:t xml:space="preserve"> </w:t>
        </w:r>
      </w:ins>
      <w:del w:id="291" w:author="Sally Thompson" w:date="2019-05-01T12:38:00Z">
        <w:r w:rsidDel="00EC6E5F">
          <w:rPr>
            <w:rFonts w:ascii="Times New Roman" w:hAnsi="Times New Roman" w:cs="Times New Roman"/>
            <w:color w:val="2F2F2F" w:themeColor="accent5" w:themeShade="80"/>
          </w:rPr>
          <w:delText xml:space="preserve"> </w:delText>
        </w:r>
      </w:del>
      <w:r>
        <w:rPr>
          <w:rFonts w:ascii="Times New Roman" w:hAnsi="Times New Roman" w:cs="Times New Roman"/>
          <w:color w:val="2F2F2F" w:themeColor="accent5" w:themeShade="80"/>
        </w:rPr>
        <w:t>(Stevens unpublished data)</w:t>
      </w:r>
      <w:ins w:id="292" w:author="Sally Thompson" w:date="2019-05-01T12:38:00Z">
        <w:r w:rsidR="00EC6E5F">
          <w:rPr>
            <w:rFonts w:ascii="Times New Roman" w:hAnsi="Times New Roman" w:cs="Times New Roman"/>
            <w:color w:val="2F2F2F" w:themeColor="accent5" w:themeShade="80"/>
          </w:rPr>
          <w:t>, suggesting that fire may not be the agent of mortality in this size class</w:t>
        </w:r>
      </w:ins>
      <w:ins w:id="293" w:author="Sally Thompson" w:date="2019-05-01T12:39:00Z">
        <w:r w:rsidR="00EC6E5F">
          <w:rPr>
            <w:rFonts w:ascii="Times New Roman" w:hAnsi="Times New Roman" w:cs="Times New Roman"/>
            <w:color w:val="2F2F2F" w:themeColor="accent5" w:themeShade="80"/>
          </w:rPr>
          <w:t>, even in twice burned forestry plots</w:t>
        </w:r>
      </w:ins>
      <w:r>
        <w:rPr>
          <w:rFonts w:ascii="Times New Roman" w:hAnsi="Times New Roman" w:cs="Times New Roman"/>
          <w:color w:val="2F2F2F" w:themeColor="accent5" w:themeShade="80"/>
        </w:rPr>
        <w:t>.</w:t>
      </w:r>
    </w:p>
    <w:p w14:paraId="062FCD80" w14:textId="6CBA90CB" w:rsidR="00D71C45" w:rsidRDefault="00F13F6C"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del w:id="294" w:author="Sally Thompson" w:date="2019-05-01T12:39:00Z">
        <w:r w:rsidDel="00EC6E5F">
          <w:rPr>
            <w:rFonts w:ascii="Times New Roman" w:hAnsi="Times New Roman" w:cs="Times New Roman"/>
            <w:color w:val="2F2F2F" w:themeColor="accent5" w:themeShade="80"/>
          </w:rPr>
          <w:delText xml:space="preserve">on </w:delText>
        </w:r>
      </w:del>
      <w:ins w:id="295" w:author="Sally Thompson" w:date="2019-05-01T12:39:00Z">
        <w:r w:rsidR="00EC6E5F">
          <w:rPr>
            <w:rFonts w:ascii="Times New Roman" w:hAnsi="Times New Roman" w:cs="Times New Roman"/>
            <w:color w:val="2F2F2F" w:themeColor="accent5" w:themeShade="80"/>
          </w:rPr>
          <w:t xml:space="preserve">of </w:t>
        </w:r>
      </w:ins>
      <w:r>
        <w:rPr>
          <w:rFonts w:ascii="Times New Roman" w:hAnsi="Times New Roman" w:cs="Times New Roman"/>
          <w:color w:val="2F2F2F" w:themeColor="accent5" w:themeShade="80"/>
        </w:rPr>
        <w:t>changing soil moisture is due to</w:t>
      </w:r>
      <w:ins w:id="296" w:author="Sally Thompson" w:date="2019-05-01T12:39:00Z">
        <w:r w:rsidR="00EC6E5F">
          <w:rPr>
            <w:rFonts w:ascii="Times New Roman" w:hAnsi="Times New Roman" w:cs="Times New Roman"/>
            <w:color w:val="2F2F2F" w:themeColor="accent5" w:themeShade="80"/>
          </w:rPr>
          <w:t xml:space="preserve"> both</w:t>
        </w:r>
      </w:ins>
      <w:r>
        <w:rPr>
          <w:rFonts w:ascii="Times New Roman" w:hAnsi="Times New Roman" w:cs="Times New Roman"/>
          <w:color w:val="2F2F2F" w:themeColor="accent5" w:themeShade="80"/>
        </w:rPr>
        <w:t xml:space="preserve"> the relatively low initial abundance and minimal post-fire expansion of the dense meadow </w:t>
      </w:r>
      <w:r>
        <w:rPr>
          <w:rFonts w:ascii="Times New Roman" w:hAnsi="Times New Roman" w:cs="Times New Roman"/>
          <w:color w:val="2F2F2F" w:themeColor="accent5" w:themeShade="80"/>
        </w:rPr>
        <w:lastRenderedPageBreak/>
        <w:t xml:space="preserve">vegetation class, </w:t>
      </w:r>
      <w:del w:id="297" w:author="Sally Thompson" w:date="2019-05-01T12:39:00Z">
        <w:r w:rsidDel="00EC6E5F">
          <w:rPr>
            <w:rFonts w:ascii="Times New Roman" w:hAnsi="Times New Roman" w:cs="Times New Roman"/>
            <w:color w:val="2F2F2F" w:themeColor="accent5" w:themeShade="80"/>
          </w:rPr>
          <w:delText>as well as</w:delText>
        </w:r>
      </w:del>
      <w:ins w:id="298" w:author="Sally Thompson" w:date="2019-05-01T12:39:00Z">
        <w:r w:rsidR="00EC6E5F">
          <w:rPr>
            <w:rFonts w:ascii="Times New Roman" w:hAnsi="Times New Roman" w:cs="Times New Roman"/>
            <w:color w:val="2F2F2F" w:themeColor="accent5" w:themeShade="80"/>
          </w:rPr>
          <w:t>and to</w:t>
        </w:r>
      </w:ins>
      <w:r>
        <w:rPr>
          <w:rFonts w:ascii="Times New Roman" w:hAnsi="Times New Roman" w:cs="Times New Roman"/>
          <w:color w:val="2F2F2F" w:themeColor="accent5" w:themeShade="80"/>
        </w:rPr>
        <w:t xml:space="preserve"> minimal detectable differences between forest, shrub, and dry meadow soil moisture profiles</w:t>
      </w:r>
      <w:del w:id="299" w:author="Sally Thompson" w:date="2019-05-01T12:39:00Z">
        <w:r w:rsidDel="00EC6E5F">
          <w:rPr>
            <w:rFonts w:ascii="Times New Roman" w:hAnsi="Times New Roman" w:cs="Times New Roman"/>
            <w:color w:val="2F2F2F" w:themeColor="accent5" w:themeShade="80"/>
          </w:rPr>
          <w:delText xml:space="preserve">, </w:delText>
        </w:r>
      </w:del>
      <w:ins w:id="300" w:author="Sally Thompson" w:date="2019-05-01T12:39:00Z">
        <w:r w:rsidR="00EC6E5F">
          <w:rPr>
            <w:rFonts w:ascii="Times New Roman" w:hAnsi="Times New Roman" w:cs="Times New Roman"/>
            <w:color w:val="2F2F2F" w:themeColor="accent5" w:themeShade="80"/>
          </w:rPr>
          <w:t xml:space="preserve">.  </w:t>
        </w:r>
      </w:ins>
      <w:del w:id="301" w:author="Sally Thompson" w:date="2019-05-01T12:39:00Z">
        <w:r w:rsidDel="00EC6E5F">
          <w:rPr>
            <w:rFonts w:ascii="Times New Roman" w:hAnsi="Times New Roman" w:cs="Times New Roman"/>
            <w:color w:val="2F2F2F" w:themeColor="accent5" w:themeShade="80"/>
          </w:rPr>
          <w:delText xml:space="preserve">both </w:delText>
        </w:r>
      </w:del>
      <w:ins w:id="302" w:author="Sally Thompson" w:date="2019-05-01T12:39:00Z">
        <w:r w:rsidR="00EC6E5F">
          <w:rPr>
            <w:rFonts w:ascii="Times New Roman" w:hAnsi="Times New Roman" w:cs="Times New Roman"/>
            <w:color w:val="2F2F2F" w:themeColor="accent5" w:themeShade="80"/>
          </w:rPr>
          <w:t xml:space="preserve">Both </w:t>
        </w:r>
      </w:ins>
      <w:r>
        <w:rPr>
          <w:rFonts w:ascii="Times New Roman" w:hAnsi="Times New Roman" w:cs="Times New Roman"/>
          <w:color w:val="2F2F2F" w:themeColor="accent5" w:themeShade="80"/>
        </w:rPr>
        <w:t xml:space="preserve">of </w:t>
      </w:r>
      <w:del w:id="303" w:author="Sally Thompson" w:date="2019-05-01T12:39:00Z">
        <w:r w:rsidDel="00EC6E5F">
          <w:rPr>
            <w:rFonts w:ascii="Times New Roman" w:hAnsi="Times New Roman" w:cs="Times New Roman"/>
            <w:color w:val="2F2F2F" w:themeColor="accent5" w:themeShade="80"/>
          </w:rPr>
          <w:delText xml:space="preserve">which </w:delText>
        </w:r>
      </w:del>
      <w:ins w:id="304" w:author="Sally Thompson" w:date="2019-05-01T12:39:00Z">
        <w:r w:rsidR="00EC6E5F">
          <w:rPr>
            <w:rFonts w:ascii="Times New Roman" w:hAnsi="Times New Roman" w:cs="Times New Roman"/>
            <w:color w:val="2F2F2F" w:themeColor="accent5" w:themeShade="80"/>
          </w:rPr>
          <w:t xml:space="preserve">these factors </w:t>
        </w:r>
      </w:ins>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del w:id="305" w:author="Sally Thompson" w:date="2019-05-01T12:39:00Z">
        <w:r w:rsidR="00D43776" w:rsidDel="00EC6E5F">
          <w:rPr>
            <w:rFonts w:ascii="Times New Roman" w:hAnsi="Times New Roman" w:cs="Times New Roman"/>
            <w:color w:val="2F2F2F" w:themeColor="accent5" w:themeShade="80"/>
          </w:rPr>
          <w:delText>Due to minimal changes in vegetation class across the watershed, and the importance of vegetation in predicting soil moisture within our model, the</w:delText>
        </w:r>
      </w:del>
      <w:ins w:id="306" w:author="Sally Thompson" w:date="2019-05-01T12:39:00Z">
        <w:r w:rsidR="00EC6E5F">
          <w:rPr>
            <w:rFonts w:ascii="Times New Roman" w:hAnsi="Times New Roman" w:cs="Times New Roman"/>
            <w:color w:val="2F2F2F" w:themeColor="accent5" w:themeShade="80"/>
          </w:rPr>
          <w:t>Consequently, we do not</w:t>
        </w:r>
      </w:ins>
      <w:r w:rsidR="00D43776">
        <w:rPr>
          <w:rFonts w:ascii="Times New Roman" w:hAnsi="Times New Roman" w:cs="Times New Roman"/>
          <w:color w:val="2F2F2F" w:themeColor="accent5" w:themeShade="80"/>
        </w:rPr>
        <w:t xml:space="preserve"> </w:t>
      </w:r>
      <w:del w:id="307" w:author="Sally Thompson" w:date="2019-05-01T12:39:00Z">
        <w:r w:rsidR="00D43776" w:rsidDel="00EC6E5F">
          <w:rPr>
            <w:rFonts w:ascii="Times New Roman" w:hAnsi="Times New Roman" w:cs="Times New Roman"/>
            <w:color w:val="2F2F2F" w:themeColor="accent5" w:themeShade="80"/>
          </w:rPr>
          <w:delText xml:space="preserve">model does not </w:delText>
        </w:r>
      </w:del>
      <w:r w:rsidR="00D43776">
        <w:rPr>
          <w:rFonts w:ascii="Times New Roman" w:hAnsi="Times New Roman" w:cs="Times New Roman"/>
          <w:color w:val="2F2F2F" w:themeColor="accent5" w:themeShade="80"/>
        </w:rPr>
        <w:t>predict large changes in soil moisture at the watershed scale</w:t>
      </w:r>
      <w:ins w:id="308" w:author="Sally Thompson" w:date="2019-05-01T12:40:00Z">
        <w:r w:rsidR="00EC6E5F">
          <w:rPr>
            <w:rFonts w:ascii="Times New Roman" w:hAnsi="Times New Roman" w:cs="Times New Roman"/>
            <w:color w:val="2F2F2F" w:themeColor="accent5" w:themeShade="80"/>
          </w:rPr>
          <w:t xml:space="preserve"> in association with the managed fire regime</w:t>
        </w:r>
      </w:ins>
      <w:r w:rsidR="00955320">
        <w:rPr>
          <w:rFonts w:ascii="Times New Roman" w:hAnsi="Times New Roman" w:cs="Times New Roman"/>
          <w:color w:val="2F2F2F" w:themeColor="accent5" w:themeShade="80"/>
        </w:rPr>
        <w:t xml:space="preserve">. </w:t>
      </w:r>
      <w:ins w:id="309" w:author="Sally Thompson" w:date="2019-05-01T12:40:00Z">
        <w:r w:rsidR="00EC6E5F">
          <w:rPr>
            <w:rFonts w:ascii="Times New Roman" w:hAnsi="Times New Roman" w:cs="Times New Roman"/>
            <w:color w:val="2F2F2F" w:themeColor="accent5" w:themeShade="80"/>
          </w:rPr>
          <w:t xml:space="preserve"> </w:t>
        </w:r>
      </w:ins>
      <w:del w:id="310" w:author="Sally Thompson" w:date="2019-05-01T12:40:00Z">
        <w:r w:rsidR="00D71C45" w:rsidDel="00EC6E5F">
          <w:rPr>
            <w:rFonts w:ascii="Times New Roman" w:hAnsi="Times New Roman" w:cs="Times New Roman"/>
            <w:color w:val="2F2F2F" w:themeColor="accent5" w:themeShade="80"/>
          </w:rPr>
          <w:delText>However,</w:delText>
        </w:r>
        <w:r w:rsidR="00955320" w:rsidDel="00EC6E5F">
          <w:rPr>
            <w:rFonts w:ascii="Times New Roman" w:hAnsi="Times New Roman" w:cs="Times New Roman"/>
            <w:color w:val="2F2F2F" w:themeColor="accent5" w:themeShade="80"/>
          </w:rPr>
          <w:delText xml:space="preserve"> w</w:delText>
        </w:r>
      </w:del>
      <w:ins w:id="311" w:author="Sally Thompson" w:date="2019-05-01T12:40:00Z">
        <w:r w:rsidR="00EC6E5F">
          <w:rPr>
            <w:rFonts w:ascii="Times New Roman" w:hAnsi="Times New Roman" w:cs="Times New Roman"/>
            <w:color w:val="2F2F2F" w:themeColor="accent5" w:themeShade="80"/>
          </w:rPr>
          <w:t>W</w:t>
        </w:r>
      </w:ins>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del w:id="312" w:author="Sally Thompson" w:date="2019-05-01T12:40:00Z">
        <w:r w:rsidR="00955320" w:rsidDel="00EC6E5F">
          <w:rPr>
            <w:rFonts w:ascii="Times New Roman" w:hAnsi="Times New Roman" w:cs="Times New Roman"/>
            <w:color w:val="2F2F2F" w:themeColor="accent5" w:themeShade="80"/>
          </w:rPr>
          <w:delText>whereas there was</w:delText>
        </w:r>
      </w:del>
      <w:ins w:id="313" w:author="Sally Thompson" w:date="2019-05-01T12:40:00Z">
        <w:r w:rsidR="00EC6E5F">
          <w:rPr>
            <w:rFonts w:ascii="Times New Roman" w:hAnsi="Times New Roman" w:cs="Times New Roman"/>
            <w:color w:val="2F2F2F" w:themeColor="accent5" w:themeShade="80"/>
          </w:rPr>
          <w:t>with</w:t>
        </w:r>
      </w:ins>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p>
    <w:p w14:paraId="721D83CE" w14:textId="791B0681"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 due to its increased productivity relative to SCB</w:t>
      </w:r>
      <w:del w:id="314" w:author="Sally Thompson" w:date="2019-05-01T12:40:00Z">
        <w:r w:rsidDel="00EC6E5F">
          <w:rPr>
            <w:rFonts w:ascii="Times New Roman" w:hAnsi="Times New Roman" w:cs="Times New Roman"/>
            <w:color w:val="2F2F2F" w:themeColor="accent5" w:themeShade="80"/>
          </w:rPr>
          <w:delText xml:space="preserve">, </w:delText>
        </w:r>
      </w:del>
      <w:ins w:id="315" w:author="Sally Thompson" w:date="2019-05-01T12:40:00Z">
        <w:r w:rsidR="00EC6E5F">
          <w:rPr>
            <w:rFonts w:ascii="Times New Roman" w:hAnsi="Times New Roman" w:cs="Times New Roman"/>
            <w:color w:val="2F2F2F" w:themeColor="accent5" w:themeShade="80"/>
          </w:rPr>
          <w:t xml:space="preserve">. </w:t>
        </w:r>
      </w:ins>
      <w:del w:id="316" w:author="Sally Thompson" w:date="2019-05-01T12:40:00Z">
        <w:r w:rsidDel="00EC6E5F">
          <w:rPr>
            <w:rFonts w:ascii="Times New Roman" w:hAnsi="Times New Roman" w:cs="Times New Roman"/>
            <w:color w:val="2F2F2F" w:themeColor="accent5" w:themeShade="80"/>
          </w:rPr>
          <w:delText>and t</w:delText>
        </w:r>
      </w:del>
      <w:ins w:id="317" w:author="Sally Thompson" w:date="2019-05-01T12:40:00Z">
        <w:r w:rsidR="00EC6E5F">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he managed fire program at ICB could </w:t>
      </w:r>
      <w:ins w:id="318" w:author="Sally Thompson" w:date="2019-05-01T12:40:00Z">
        <w:r w:rsidR="00EC6E5F">
          <w:rPr>
            <w:rFonts w:ascii="Times New Roman" w:hAnsi="Times New Roman" w:cs="Times New Roman"/>
            <w:color w:val="2F2F2F" w:themeColor="accent5" w:themeShade="80"/>
          </w:rPr>
          <w:t xml:space="preserve">consequently </w:t>
        </w:r>
      </w:ins>
      <w:r>
        <w:rPr>
          <w:rFonts w:ascii="Times New Roman" w:hAnsi="Times New Roman" w:cs="Times New Roman"/>
          <w:color w:val="2F2F2F" w:themeColor="accent5" w:themeShade="80"/>
        </w:rPr>
        <w:t xml:space="preserve">have had a greater restorative effect in these areas than at SCB. </w:t>
      </w:r>
      <w:ins w:id="319" w:author="Sally Thompson" w:date="2019-05-01T12:40:00Z">
        <w:r w:rsidR="00EC6E5F">
          <w:rPr>
            <w:rFonts w:ascii="Times New Roman" w:hAnsi="Times New Roman" w:cs="Times New Roman"/>
            <w:color w:val="2F2F2F" w:themeColor="accent5" w:themeShade="80"/>
          </w:rPr>
          <w:t xml:space="preserve"> </w:t>
        </w:r>
      </w:ins>
      <w:del w:id="320" w:author="Sally Thompson" w:date="2019-05-01T12:40:00Z">
        <w:r w:rsidDel="00EC6E5F">
          <w:rPr>
            <w:rFonts w:ascii="Times New Roman" w:hAnsi="Times New Roman" w:cs="Times New Roman"/>
            <w:color w:val="2F2F2F" w:themeColor="accent5" w:themeShade="80"/>
          </w:rPr>
          <w:delText>However, w</w:delText>
        </w:r>
      </w:del>
      <w:ins w:id="321" w:author="Sally Thompson" w:date="2019-05-01T12:40:00Z">
        <w:r w:rsidR="00EC6E5F">
          <w:rPr>
            <w:rFonts w:ascii="Times New Roman" w:hAnsi="Times New Roman" w:cs="Times New Roman"/>
            <w:color w:val="2F2F2F" w:themeColor="accent5" w:themeShade="80"/>
          </w:rPr>
          <w:t>W</w:t>
        </w:r>
      </w:ins>
      <w:r>
        <w:rPr>
          <w:rFonts w:ascii="Times New Roman" w:hAnsi="Times New Roman" w:cs="Times New Roman"/>
          <w:color w:val="2F2F2F" w:themeColor="accent5" w:themeShade="80"/>
        </w:rPr>
        <w:t xml:space="preserve">e </w:t>
      </w:r>
      <w:del w:id="322" w:author="Sally Thompson" w:date="2019-05-01T12:40:00Z">
        <w:r w:rsidDel="00EC6E5F">
          <w:rPr>
            <w:rFonts w:ascii="Times New Roman" w:hAnsi="Times New Roman" w:cs="Times New Roman"/>
            <w:color w:val="2F2F2F" w:themeColor="accent5" w:themeShade="80"/>
          </w:rPr>
          <w:delText xml:space="preserve">did </w:delText>
        </w:r>
      </w:del>
      <w:r>
        <w:rPr>
          <w:rFonts w:ascii="Times New Roman" w:hAnsi="Times New Roman" w:cs="Times New Roman"/>
          <w:color w:val="2F2F2F" w:themeColor="accent5" w:themeShade="80"/>
        </w:rPr>
        <w:t>observe</w:t>
      </w:r>
      <w:ins w:id="323" w:author="Sally Thompson" w:date="2019-05-01T12:41:00Z">
        <w:r w:rsidR="00EC6E5F">
          <w:rPr>
            <w:rFonts w:ascii="Times New Roman" w:hAnsi="Times New Roman" w:cs="Times New Roman"/>
            <w:color w:val="2F2F2F" w:themeColor="accent5" w:themeShade="80"/>
          </w:rPr>
          <w:t>d</w:t>
        </w:r>
      </w:ins>
      <w:r>
        <w:rPr>
          <w:rFonts w:ascii="Times New Roman" w:hAnsi="Times New Roman" w:cs="Times New Roman"/>
          <w:color w:val="2F2F2F" w:themeColor="accent5" w:themeShade="80"/>
        </w:rPr>
        <w:t xml:space="preserve"> fire-caused </w:t>
      </w:r>
      <w:ins w:id="324" w:author="Sally Thompson" w:date="2019-05-01T12:41:00Z">
        <w:r w:rsidR="00EC6E5F">
          <w:rPr>
            <w:rFonts w:ascii="Times New Roman" w:hAnsi="Times New Roman" w:cs="Times New Roman"/>
            <w:color w:val="2F2F2F" w:themeColor="accent5" w:themeShade="80"/>
          </w:rPr>
          <w:t xml:space="preserve">tree </w:t>
        </w:r>
      </w:ins>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del w:id="325" w:author="Sally Thompson" w:date="2019-05-01T12:41:00Z">
        <w:r w:rsidDel="00EC6E5F">
          <w:rPr>
            <w:rFonts w:ascii="Times New Roman" w:hAnsi="Times New Roman" w:cs="Times New Roman"/>
            <w:color w:val="2F2F2F" w:themeColor="accent5" w:themeShade="80"/>
          </w:rPr>
          <w:delText>instead we generally observed</w:delText>
        </w:r>
      </w:del>
      <w:ins w:id="326" w:author="Sally Thompson" w:date="2019-05-01T12:41:00Z">
        <w:r w:rsidR="00EC6E5F">
          <w:rPr>
            <w:rFonts w:ascii="Times New Roman" w:hAnsi="Times New Roman" w:cs="Times New Roman"/>
            <w:color w:val="2F2F2F" w:themeColor="accent5" w:themeShade="80"/>
          </w:rPr>
          <w:t>which instead typically</w:t>
        </w:r>
      </w:ins>
      <w:r>
        <w:rPr>
          <w:rFonts w:ascii="Times New Roman" w:hAnsi="Times New Roman" w:cs="Times New Roman"/>
          <w:color w:val="2F2F2F" w:themeColor="accent5" w:themeShade="80"/>
        </w:rPr>
        <w:t xml:space="preserve"> transitions to sparse meadows (Figure 2, 3). </w:t>
      </w:r>
      <w:del w:id="327" w:author="Sally Thompson" w:date="2019-05-01T12:41:00Z">
        <w:r w:rsidDel="00EC6E5F">
          <w:rPr>
            <w:rFonts w:ascii="Times New Roman" w:hAnsi="Times New Roman" w:cs="Times New Roman"/>
            <w:color w:val="2F2F2F" w:themeColor="accent5" w:themeShade="80"/>
          </w:rPr>
          <w:delText xml:space="preserve">Therefore </w:delText>
        </w:r>
      </w:del>
      <w:ins w:id="328" w:author="Sally Thompson" w:date="2019-05-01T12:41:00Z">
        <w:r w:rsidR="00EC6E5F">
          <w:rPr>
            <w:rFonts w:ascii="Times New Roman" w:hAnsi="Times New Roman" w:cs="Times New Roman"/>
            <w:color w:val="2F2F2F" w:themeColor="accent5" w:themeShade="80"/>
          </w:rPr>
          <w:t xml:space="preserve">This suggests that climate, </w:t>
        </w:r>
      </w:ins>
      <w:r>
        <w:rPr>
          <w:rFonts w:ascii="Times New Roman" w:hAnsi="Times New Roman" w:cs="Times New Roman"/>
          <w:color w:val="2F2F2F" w:themeColor="accent5" w:themeShade="80"/>
        </w:rPr>
        <w:t xml:space="preserve">topography and soil type </w:t>
      </w:r>
      <w:del w:id="329" w:author="Sally Thompson" w:date="2019-05-01T12:41:00Z">
        <w:r w:rsidDel="00EC6E5F">
          <w:rPr>
            <w:rFonts w:ascii="Times New Roman" w:hAnsi="Times New Roman" w:cs="Times New Roman"/>
            <w:color w:val="2F2F2F" w:themeColor="accent5" w:themeShade="80"/>
          </w:rPr>
          <w:delText>are likely more</w:delText>
        </w:r>
      </w:del>
      <w:ins w:id="330" w:author="Sally Thompson" w:date="2019-05-01T12:41:00Z">
        <w:r w:rsidR="00EC6E5F">
          <w:rPr>
            <w:rFonts w:ascii="Times New Roman" w:hAnsi="Times New Roman" w:cs="Times New Roman"/>
            <w:color w:val="2F2F2F" w:themeColor="accent5" w:themeShade="80"/>
          </w:rPr>
          <w:t>may be</w:t>
        </w:r>
      </w:ins>
      <w:r>
        <w:rPr>
          <w:rFonts w:ascii="Times New Roman" w:hAnsi="Times New Roman" w:cs="Times New Roman"/>
          <w:color w:val="2F2F2F" w:themeColor="accent5" w:themeShade="80"/>
        </w:rPr>
        <w:t xml:space="preserve"> constraining </w:t>
      </w:r>
      <w:del w:id="331" w:author="Sally Thompson" w:date="2019-05-01T12:41:00Z">
        <w:r w:rsidDel="00EC6E5F">
          <w:rPr>
            <w:rFonts w:ascii="Times New Roman" w:hAnsi="Times New Roman" w:cs="Times New Roman"/>
            <w:color w:val="2F2F2F" w:themeColor="accent5" w:themeShade="80"/>
          </w:rPr>
          <w:delText xml:space="preserve">over </w:delText>
        </w:r>
      </w:del>
      <w:r>
        <w:rPr>
          <w:rFonts w:ascii="Times New Roman" w:hAnsi="Times New Roman" w:cs="Times New Roman"/>
          <w:color w:val="2F2F2F" w:themeColor="accent5" w:themeShade="80"/>
        </w:rPr>
        <w:t xml:space="preserve">meadow locations at SCB </w:t>
      </w:r>
      <w:ins w:id="332" w:author="Sally Thompson" w:date="2019-05-01T12:41:00Z">
        <w:r w:rsidR="00EC6E5F">
          <w:rPr>
            <w:rFonts w:ascii="Times New Roman" w:hAnsi="Times New Roman" w:cs="Times New Roman"/>
            <w:color w:val="2F2F2F" w:themeColor="accent5" w:themeShade="80"/>
          </w:rPr>
          <w:t xml:space="preserve">more than </w:t>
        </w:r>
      </w:ins>
      <w:del w:id="333" w:author="Sally Thompson" w:date="2019-05-01T12:41:00Z">
        <w:r w:rsidDel="00EC6E5F">
          <w:rPr>
            <w:rFonts w:ascii="Times New Roman" w:hAnsi="Times New Roman" w:cs="Times New Roman"/>
            <w:color w:val="2F2F2F" w:themeColor="accent5" w:themeShade="80"/>
          </w:rPr>
          <w:delText xml:space="preserve">than </w:delText>
        </w:r>
      </w:del>
      <w:r>
        <w:rPr>
          <w:rFonts w:ascii="Times New Roman" w:hAnsi="Times New Roman" w:cs="Times New Roman"/>
          <w:color w:val="2F2F2F" w:themeColor="accent5" w:themeShade="80"/>
        </w:rPr>
        <w:t>at ICB, and the potential gain in soil moisture and herbaceous vegetation following forest removal by managed wildfire may therefore be minimal at SCB.</w:t>
      </w:r>
    </w:p>
    <w:p w14:paraId="5E49A001" w14:textId="6BC6D779" w:rsidR="00EC6E5F" w:rsidRDefault="00C378AB" w:rsidP="007C07A0">
      <w:pPr>
        <w:spacing w:line="480" w:lineRule="auto"/>
        <w:ind w:firstLine="720"/>
        <w:rPr>
          <w:ins w:id="334" w:author="Sally Thompson" w:date="2019-05-01T12:42:00Z"/>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commentRangeStart w:id="335"/>
      <w:commentRangeStart w:id="336"/>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337"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338" w:author="Sally Thompson" w:date="2019-05-01T12:44:00Z">
        <w:r w:rsidR="00EC6E5F">
          <w:rPr>
            <w:rFonts w:ascii="Times New Roman" w:hAnsi="Times New Roman" w:cs="Times New Roman"/>
            <w:color w:val="2F2F2F" w:themeColor="accent5" w:themeShade="80"/>
          </w:rPr>
          <w:t>The extent to which this variation should be attributed to physical and ecological factors in the watershed, and the extent to which it reflects features of the random forest methodolog</w:t>
        </w:r>
      </w:ins>
      <w:ins w:id="339" w:author="Sally Thompson" w:date="2019-05-01T12:45:00Z">
        <w:r w:rsidR="00EC6E5F">
          <w:rPr>
            <w:rFonts w:ascii="Times New Roman" w:hAnsi="Times New Roman" w:cs="Times New Roman"/>
            <w:color w:val="2F2F2F" w:themeColor="accent5" w:themeShade="80"/>
          </w:rPr>
          <w:t>y is not clear.</w:t>
        </w:r>
      </w:ins>
      <w:ins w:id="340" w:author="Sally Thompson" w:date="2019-05-01T12:44:00Z">
        <w:r w:rsidR="00EC6E5F" w:rsidDel="00EC6E5F">
          <w:rPr>
            <w:rFonts w:ascii="Times New Roman" w:hAnsi="Times New Roman" w:cs="Times New Roman"/>
            <w:color w:val="2F2F2F" w:themeColor="accent5" w:themeShade="80"/>
          </w:rPr>
          <w:t xml:space="preserve"> </w:t>
        </w:r>
      </w:ins>
      <w:commentRangeEnd w:id="335"/>
      <w:ins w:id="341" w:author="Sally Thompson" w:date="2019-05-01T12:45:00Z">
        <w:r w:rsidR="00EC6E5F">
          <w:rPr>
            <w:rStyle w:val="CommentReference"/>
          </w:rPr>
          <w:commentReference w:id="335"/>
        </w:r>
      </w:ins>
      <w:del w:id="342" w:author="Sally Thompson" w:date="2019-05-01T12:43:00Z">
        <w:r w:rsidR="00334F16" w:rsidDel="00EC6E5F">
          <w:rPr>
            <w:rFonts w:ascii="Times New Roman" w:hAnsi="Times New Roman" w:cs="Times New Roman"/>
            <w:color w:val="2F2F2F" w:themeColor="accent5" w:themeShade="80"/>
          </w:rPr>
          <w:delText>shows</w:delText>
        </w:r>
      </w:del>
      <w:del w:id="343" w:author="Sally Thompson" w:date="2019-05-01T12:42:00Z">
        <w:r w:rsidR="00334F16" w:rsidDel="00EC6E5F">
          <w:rPr>
            <w:rFonts w:ascii="Times New Roman" w:hAnsi="Times New Roman" w:cs="Times New Roman"/>
            <w:color w:val="2F2F2F" w:themeColor="accent5" w:themeShade="80"/>
          </w:rPr>
          <w:delText xml:space="preserve"> …   </w:delText>
        </w:r>
      </w:del>
    </w:p>
    <w:p w14:paraId="075987D3" w14:textId="77777777" w:rsidR="00EC6E5F" w:rsidRDefault="00EC6E5F" w:rsidP="007C07A0">
      <w:pPr>
        <w:spacing w:line="480" w:lineRule="auto"/>
        <w:ind w:firstLine="720"/>
        <w:rPr>
          <w:ins w:id="344" w:author="Sally Thompson" w:date="2019-05-01T12:46:00Z"/>
          <w:rFonts w:ascii="Times New Roman" w:hAnsi="Times New Roman" w:cs="Times New Roman"/>
          <w:color w:val="2F2F2F" w:themeColor="accent5" w:themeShade="80"/>
        </w:rPr>
      </w:pPr>
    </w:p>
    <w:p w14:paraId="592FE0D6" w14:textId="6F8CE327" w:rsidR="00EC6E5F" w:rsidRDefault="00EC6E5F" w:rsidP="007C07A0">
      <w:pPr>
        <w:spacing w:line="480" w:lineRule="auto"/>
        <w:ind w:firstLine="720"/>
        <w:rPr>
          <w:ins w:id="345" w:author="Sally Thompson" w:date="2019-05-01T12:47:00Z"/>
          <w:rFonts w:ascii="Times New Roman" w:hAnsi="Times New Roman" w:cs="Times New Roman"/>
          <w:color w:val="2F2F2F" w:themeColor="accent5" w:themeShade="80"/>
        </w:rPr>
      </w:pPr>
      <w:ins w:id="346" w:author="Sally Thompson" w:date="2019-05-01T12:46:00Z">
        <w:r>
          <w:rPr>
            <w:rFonts w:ascii="Times New Roman" w:hAnsi="Times New Roman" w:cs="Times New Roman"/>
            <w:color w:val="2F2F2F" w:themeColor="accent5" w:themeShade="80"/>
          </w:rPr>
          <w:t xml:space="preserve">The </w:t>
        </w:r>
      </w:ins>
      <w:ins w:id="347" w:author="Sally Thompson" w:date="2019-05-01T12:47:00Z">
        <w:r>
          <w:rPr>
            <w:rFonts w:ascii="Times New Roman" w:hAnsi="Times New Roman" w:cs="Times New Roman"/>
            <w:color w:val="2F2F2F" w:themeColor="accent5" w:themeShade="80"/>
          </w:rPr>
          <w:t>relatively</w:t>
        </w:r>
      </w:ins>
      <w:ins w:id="348" w:author="Sally Thompson" w:date="2019-05-01T12:46:00Z">
        <w:r>
          <w:rPr>
            <w:rFonts w:ascii="Times New Roman" w:hAnsi="Times New Roman" w:cs="Times New Roman"/>
            <w:color w:val="2F2F2F" w:themeColor="accent5" w:themeShade="80"/>
          </w:rPr>
          <w:t xml:space="preserve"> </w:t>
        </w:r>
      </w:ins>
      <w:ins w:id="349" w:author="Sally Thompson" w:date="2019-05-01T12:47:00Z">
        <w:r>
          <w:rPr>
            <w:rFonts w:ascii="Times New Roman" w:hAnsi="Times New Roman" w:cs="Times New Roman"/>
            <w:color w:val="2F2F2F" w:themeColor="accent5" w:themeShade="80"/>
          </w:rPr>
          <w:t xml:space="preserve">small differences in soil moisture between the vegetation classes </w:t>
        </w:r>
      </w:ins>
      <w:ins w:id="350" w:author="Sally Thompson" w:date="2019-05-01T12:48:00Z">
        <w:r w:rsidR="004C4764">
          <w:rPr>
            <w:rFonts w:ascii="Times New Roman" w:hAnsi="Times New Roman" w:cs="Times New Roman"/>
            <w:color w:val="2F2F2F" w:themeColor="accent5" w:themeShade="80"/>
          </w:rPr>
          <w:t>occur in spite of reasonably large</w:t>
        </w:r>
      </w:ins>
      <w:ins w:id="351" w:author="Sally Thompson" w:date="2019-05-01T12:47:00Z">
        <w:r w:rsidR="004C4764">
          <w:rPr>
            <w:rFonts w:ascii="Times New Roman" w:hAnsi="Times New Roman" w:cs="Times New Roman"/>
            <w:color w:val="2F2F2F" w:themeColor="accent5" w:themeShade="80"/>
          </w:rPr>
          <w:t xml:space="preserve"> observed differences in </w:t>
        </w:r>
      </w:ins>
      <w:ins w:id="352" w:author="Sally Thompson" w:date="2019-05-01T12:48:00Z">
        <w:r w:rsidR="004C4764">
          <w:rPr>
            <w:rFonts w:ascii="Times New Roman" w:hAnsi="Times New Roman" w:cs="Times New Roman"/>
            <w:color w:val="2F2F2F" w:themeColor="accent5" w:themeShade="80"/>
          </w:rPr>
          <w:t xml:space="preserve">precipitation inputs, </w:t>
        </w:r>
      </w:ins>
      <w:ins w:id="353" w:author="Sally Thompson" w:date="2019-05-01T12:47:00Z">
        <w:r w:rsidR="004C4764">
          <w:rPr>
            <w:rFonts w:ascii="Times New Roman" w:hAnsi="Times New Roman" w:cs="Times New Roman"/>
            <w:color w:val="2F2F2F" w:themeColor="accent5" w:themeShade="80"/>
          </w:rPr>
          <w:t xml:space="preserve">snowpack depth and melt timing </w:t>
        </w:r>
      </w:ins>
      <w:ins w:id="354" w:author="Sally Thompson" w:date="2019-05-01T12:48:00Z">
        <w:r w:rsidR="004C4764">
          <w:rPr>
            <w:rFonts w:ascii="Times New Roman" w:hAnsi="Times New Roman" w:cs="Times New Roman"/>
            <w:color w:val="2F2F2F" w:themeColor="accent5" w:themeShade="80"/>
          </w:rPr>
          <w:t>observed</w:t>
        </w:r>
      </w:ins>
      <w:ins w:id="355" w:author="Sally Thompson" w:date="2019-05-01T12:47:00Z">
        <w:r w:rsidR="004C4764">
          <w:rPr>
            <w:rFonts w:ascii="Times New Roman" w:hAnsi="Times New Roman" w:cs="Times New Roman"/>
            <w:color w:val="2F2F2F" w:themeColor="accent5" w:themeShade="80"/>
          </w:rPr>
          <w:t xml:space="preserve"> at the weather stations, which suggest that there are important differences in water input to the soil and its timing that are induced by vegetation transitions in the SCB.</w:t>
        </w:r>
      </w:ins>
      <w:ins w:id="356" w:author="Sally Thompson" w:date="2019-05-01T12:49:00Z">
        <w:r w:rsidR="004C4764">
          <w:rPr>
            <w:rFonts w:ascii="Times New Roman" w:hAnsi="Times New Roman" w:cs="Times New Roman"/>
            <w:color w:val="2F2F2F" w:themeColor="accent5" w:themeShade="80"/>
          </w:rPr>
          <w:t xml:space="preserve">  The sandy soils and relatively modest cumulative precipitation in the SCB, however, may result in rapid drainage of the soil profiles</w:t>
        </w:r>
      </w:ins>
      <w:ins w:id="357" w:author="Sally Thompson" w:date="2019-05-01T12:50:00Z">
        <w:r w:rsidR="004C4764">
          <w:rPr>
            <w:rFonts w:ascii="Times New Roman" w:hAnsi="Times New Roman" w:cs="Times New Roman"/>
            <w:color w:val="2F2F2F" w:themeColor="accent5" w:themeShade="80"/>
          </w:rPr>
          <w:t xml:space="preserve"> and a tendency for water limited conditions in the basin, which could </w:t>
        </w:r>
      </w:ins>
      <w:ins w:id="358" w:author="Sally Thompson" w:date="2019-05-01T12:51:00Z">
        <w:r w:rsidR="004C4764">
          <w:rPr>
            <w:rFonts w:ascii="Times New Roman" w:hAnsi="Times New Roman" w:cs="Times New Roman"/>
            <w:color w:val="2F2F2F" w:themeColor="accent5" w:themeShade="80"/>
          </w:rPr>
          <w:t>erode any signal of such precipitation volume and melt timing differences in summer soil moisture.</w:t>
        </w:r>
      </w:ins>
    </w:p>
    <w:p w14:paraId="3852FF5E" w14:textId="77777777" w:rsidR="004C4764" w:rsidRDefault="004C4764" w:rsidP="007C07A0">
      <w:pPr>
        <w:spacing w:line="480" w:lineRule="auto"/>
        <w:ind w:firstLine="720"/>
        <w:rPr>
          <w:ins w:id="359" w:author="Sally Thompson" w:date="2019-05-01T12:47:00Z"/>
          <w:rFonts w:ascii="Times New Roman" w:hAnsi="Times New Roman" w:cs="Times New Roman"/>
          <w:color w:val="2F2F2F" w:themeColor="accent5" w:themeShade="80"/>
        </w:rPr>
      </w:pPr>
    </w:p>
    <w:p w14:paraId="412C1D3E" w14:textId="155DBEE9" w:rsidR="00EC6E5F" w:rsidRDefault="004C4764" w:rsidP="007C07A0">
      <w:pPr>
        <w:spacing w:line="480" w:lineRule="auto"/>
        <w:ind w:firstLine="720"/>
        <w:rPr>
          <w:ins w:id="360" w:author="Sally Thompson" w:date="2019-05-01T12:42:00Z"/>
          <w:rFonts w:ascii="Times New Roman" w:hAnsi="Times New Roman" w:cs="Times New Roman"/>
          <w:color w:val="2F2F2F" w:themeColor="accent5" w:themeShade="80"/>
        </w:rPr>
      </w:pPr>
      <w:moveToRangeStart w:id="361" w:author="Sally Thompson" w:date="2019-05-01T12:47:00Z" w:name="move418334167"/>
      <w:moveTo w:id="362" w:author="Sally Thompson" w:date="2019-05-01T12:47:00Z">
        <w:del w:id="363" w:author="Sally Thompson" w:date="2019-05-01T12:48:00Z">
          <w:r w:rsidRPr="00EF599F" w:rsidDel="004C4764">
            <w:rPr>
              <w:rFonts w:ascii="Times New Roman" w:hAnsi="Times New Roman" w:cs="Times New Roman"/>
              <w:color w:val="2F2F2F" w:themeColor="accent5" w:themeShade="80"/>
            </w:rPr>
            <w:lastRenderedPageBreak/>
            <w:delTex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delText>
          </w:r>
          <w:r w:rsidDel="004C4764">
            <w:rPr>
              <w:rStyle w:val="CommentReference"/>
            </w:rPr>
            <w:commentReference w:id="364"/>
          </w:r>
        </w:del>
      </w:moveTo>
      <w:moveToRangeEnd w:id="361"/>
    </w:p>
    <w:p w14:paraId="44FE8EB3" w14:textId="757103D2" w:rsidR="007C07A0" w:rsidDel="00EC6E5F" w:rsidRDefault="007C07A0" w:rsidP="007C07A0">
      <w:pPr>
        <w:spacing w:line="480" w:lineRule="auto"/>
        <w:ind w:firstLine="720"/>
        <w:rPr>
          <w:del w:id="365" w:author="Sally Thompson" w:date="2019-05-01T12:46:00Z"/>
          <w:rFonts w:ascii="Times New Roman" w:hAnsi="Times New Roman" w:cs="Times New Roman"/>
          <w:color w:val="2F2F2F" w:themeColor="accent5" w:themeShade="80"/>
        </w:rPr>
      </w:pPr>
      <w:del w:id="366" w:author="Sally Thompson" w:date="2019-05-01T12:46:00Z">
        <w:r w:rsidRPr="00C378AB" w:rsidDel="00EC6E5F">
          <w:rPr>
            <w:rFonts w:ascii="Times New Roman" w:hAnsi="Times New Roman" w:cs="Times New Roman"/>
            <w:i/>
            <w:color w:val="2F2F2F" w:themeColor="accent5" w:themeShade="80"/>
          </w:rPr>
          <w:delText>Text moved down from results section:</w:delText>
        </w:r>
        <w:r w:rsidDel="00EC6E5F">
          <w:rPr>
            <w:rFonts w:ascii="Times New Roman" w:hAnsi="Times New Roman" w:cs="Times New Roman"/>
            <w:color w:val="2F2F2F" w:themeColor="accent5" w:themeShade="80"/>
          </w:rPr>
          <w:delText xml:space="preserve"> </w:delText>
        </w:r>
        <w:r w:rsidRPr="00EF599F" w:rsidDel="00EC6E5F">
          <w:rPr>
            <w:rFonts w:ascii="Times New Roman" w:hAnsi="Times New Roman" w:cs="Times New Roman"/>
            <w:color w:val="2F2F2F" w:themeColor="accent5" w:themeShade="80"/>
          </w:rPr>
          <w:delText>[</w:delText>
        </w:r>
      </w:del>
      <w:moveFromRangeStart w:id="367" w:author="Sally Thompson" w:date="2019-05-01T12:47:00Z" w:name="move418334167"/>
      <w:moveFrom w:id="368" w:author="Sally Thompson" w:date="2019-05-01T12:47:00Z">
        <w:r w:rsidRPr="00EF599F" w:rsidDel="00EC6E5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commentRangeEnd w:id="336"/>
        <w:r w:rsidR="004248C6" w:rsidDel="00EC6E5F">
          <w:rPr>
            <w:rStyle w:val="CommentReference"/>
          </w:rPr>
          <w:commentReference w:id="336"/>
        </w:r>
      </w:moveFrom>
      <w:moveFromRangeEnd w:id="367"/>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5CA916C5" w:rsidR="004453E3" w:rsidRPr="007C07A0" w:rsidRDefault="004248C6" w:rsidP="007C07A0">
      <w:pPr>
        <w:spacing w:line="480" w:lineRule="auto"/>
        <w:ind w:firstLine="720"/>
        <w:rPr>
          <w:rFonts w:ascii="Times New Roman" w:hAnsi="Times New Roman" w:cs="Times New Roman"/>
          <w:color w:val="2F2F2F" w:themeColor="accent5" w:themeShade="80"/>
        </w:rPr>
      </w:pPr>
      <w:del w:id="369" w:author="Brandon Collins" w:date="2019-05-03T14:17:00Z">
        <w:r w:rsidDel="00D86D9F">
          <w:rPr>
            <w:rFonts w:ascii="Times New Roman" w:hAnsi="Times New Roman" w:cs="Times New Roman"/>
            <w:color w:val="2F2F2F" w:themeColor="accent5" w:themeShade="80"/>
          </w:rPr>
          <w:delText>F</w:delText>
        </w:r>
        <w:r w:rsidR="007C07A0" w:rsidDel="00D86D9F">
          <w:rPr>
            <w:rFonts w:ascii="Times New Roman" w:hAnsi="Times New Roman" w:cs="Times New Roman"/>
            <w:color w:val="2F2F2F" w:themeColor="accent5" w:themeShade="80"/>
          </w:rPr>
          <w:delText>inal paragraph on management implications.</w:delText>
        </w:r>
      </w:del>
      <w:ins w:id="370" w:author="Brandon Collins" w:date="2019-05-03T14:17:00Z">
        <w:r w:rsidR="00D86D9F">
          <w:rPr>
            <w:rFonts w:ascii="Times New Roman" w:hAnsi="Times New Roman" w:cs="Times New Roman"/>
            <w:color w:val="2F2F2F" w:themeColor="accent5" w:themeShade="80"/>
          </w:rPr>
          <w:t xml:space="preserve">Our characterization of vegetation </w:t>
        </w:r>
        <w:proofErr w:type="gramStart"/>
        <w:r w:rsidR="00D86D9F">
          <w:rPr>
            <w:rFonts w:ascii="Times New Roman" w:hAnsi="Times New Roman" w:cs="Times New Roman"/>
            <w:color w:val="2F2F2F" w:themeColor="accent5" w:themeShade="80"/>
          </w:rPr>
          <w:t>change</w:t>
        </w:r>
        <w:proofErr w:type="gramEnd"/>
        <w:r w:rsidR="00D86D9F">
          <w:rPr>
            <w:rFonts w:ascii="Times New Roman" w:hAnsi="Times New Roman" w:cs="Times New Roman"/>
            <w:color w:val="2F2F2F" w:themeColor="accent5" w:themeShade="80"/>
          </w:rPr>
          <w:t xml:space="preserve"> and the hydrological response</w:t>
        </w:r>
      </w:ins>
      <w:ins w:id="371" w:author="Brandon Collins" w:date="2019-05-03T14:18:00Z">
        <w:r w:rsidR="00D86D9F">
          <w:rPr>
            <w:rFonts w:ascii="Times New Roman" w:hAnsi="Times New Roman" w:cs="Times New Roman"/>
            <w:color w:val="2F2F2F" w:themeColor="accent5" w:themeShade="80"/>
          </w:rPr>
          <w:t xml:space="preserve"> following the implementation of a natural fire program </w:t>
        </w:r>
      </w:ins>
      <w:ins w:id="372" w:author="Brandon Collins" w:date="2019-05-03T14:19:00Z">
        <w:r w:rsidR="00D86D9F">
          <w:rPr>
            <w:rFonts w:ascii="Times New Roman" w:hAnsi="Times New Roman" w:cs="Times New Roman"/>
            <w:color w:val="2F2F2F" w:themeColor="accent5" w:themeShade="80"/>
          </w:rPr>
          <w:t>in SCB demonstrates the contextual nature</w:t>
        </w:r>
      </w:ins>
      <w:ins w:id="373" w:author="Brandon Collins" w:date="2019-05-03T14:20:00Z">
        <w:r w:rsidR="00D86D9F">
          <w:rPr>
            <w:rFonts w:ascii="Times New Roman" w:hAnsi="Times New Roman" w:cs="Times New Roman"/>
            <w:color w:val="2F2F2F" w:themeColor="accent5" w:themeShade="80"/>
          </w:rPr>
          <w:t xml:space="preserve"> of landscape level fire-ecosystem interactions. If</w:t>
        </w:r>
      </w:ins>
      <w:ins w:id="374" w:author="Brandon Collins" w:date="2019-05-03T14:22:00Z">
        <w:r w:rsidR="00D86D9F">
          <w:rPr>
            <w:rFonts w:ascii="Times New Roman" w:hAnsi="Times New Roman" w:cs="Times New Roman"/>
            <w:color w:val="2F2F2F" w:themeColor="accent5" w:themeShade="80"/>
          </w:rPr>
          <w:t>,</w:t>
        </w:r>
      </w:ins>
      <w:ins w:id="375" w:author="Brandon Collins" w:date="2019-05-03T14:20:00Z">
        <w:r w:rsidR="00D86D9F">
          <w:rPr>
            <w:rFonts w:ascii="Times New Roman" w:hAnsi="Times New Roman" w:cs="Times New Roman"/>
            <w:color w:val="2F2F2F" w:themeColor="accent5" w:themeShade="80"/>
          </w:rPr>
          <w:t xml:space="preserve"> </w:t>
        </w:r>
      </w:ins>
      <w:ins w:id="376" w:author="Brandon Collins" w:date="2019-05-03T14:22:00Z">
        <w:r w:rsidR="00D86D9F">
          <w:rPr>
            <w:rFonts w:ascii="Times New Roman" w:hAnsi="Times New Roman" w:cs="Times New Roman"/>
            <w:color w:val="2F2F2F" w:themeColor="accent5" w:themeShade="80"/>
          </w:rPr>
          <w:t xml:space="preserve">in the absence of </w:t>
        </w:r>
      </w:ins>
      <w:ins w:id="377" w:author="Brandon Collins" w:date="2019-05-03T14:25:00Z">
        <w:r w:rsidR="007C7A31">
          <w:rPr>
            <w:rFonts w:ascii="Times New Roman" w:hAnsi="Times New Roman" w:cs="Times New Roman"/>
            <w:color w:val="2F2F2F" w:themeColor="accent5" w:themeShade="80"/>
          </w:rPr>
          <w:t xml:space="preserve">local </w:t>
        </w:r>
      </w:ins>
      <w:ins w:id="378" w:author="Brandon Collins" w:date="2019-05-03T14:22:00Z">
        <w:r w:rsidR="00D86D9F">
          <w:rPr>
            <w:rFonts w:ascii="Times New Roman" w:hAnsi="Times New Roman" w:cs="Times New Roman"/>
            <w:color w:val="2F2F2F" w:themeColor="accent5" w:themeShade="80"/>
          </w:rPr>
          <w:t xml:space="preserve">historical imagery and on-the-ground forest structure data, </w:t>
        </w:r>
      </w:ins>
      <w:ins w:id="379" w:author="Brandon Collins" w:date="2019-05-03T14:20:00Z">
        <w:r w:rsidR="00D86D9F">
          <w:rPr>
            <w:rFonts w:ascii="Times New Roman" w:hAnsi="Times New Roman" w:cs="Times New Roman"/>
            <w:color w:val="2F2F2F" w:themeColor="accent5" w:themeShade="80"/>
          </w:rPr>
          <w:t>we were to apply findings from</w:t>
        </w:r>
      </w:ins>
      <w:ins w:id="380" w:author="Brandon Collins" w:date="2019-05-03T14:21:00Z">
        <w:r w:rsidR="00D86D9F">
          <w:rPr>
            <w:rFonts w:ascii="Times New Roman" w:hAnsi="Times New Roman" w:cs="Times New Roman"/>
            <w:color w:val="2F2F2F" w:themeColor="accent5" w:themeShade="80"/>
          </w:rPr>
          <w:t xml:space="preserve"> a similar study conducted in ICB </w:t>
        </w:r>
      </w:ins>
      <w:ins w:id="381" w:author="Brandon Collins" w:date="2019-05-03T14:22:00Z">
        <w:r w:rsidR="00D86D9F">
          <w:rPr>
            <w:rFonts w:ascii="Times New Roman" w:hAnsi="Times New Roman" w:cs="Times New Roman"/>
            <w:color w:val="2F2F2F" w:themeColor="accent5" w:themeShade="80"/>
          </w:rPr>
          <w:t>to S</w:t>
        </w:r>
      </w:ins>
      <w:ins w:id="382" w:author="Brandon Collins" w:date="2019-05-03T14:23:00Z">
        <w:r w:rsidR="00D86D9F">
          <w:rPr>
            <w:rFonts w:ascii="Times New Roman" w:hAnsi="Times New Roman" w:cs="Times New Roman"/>
            <w:color w:val="2F2F2F" w:themeColor="accent5" w:themeShade="80"/>
          </w:rPr>
          <w:t>CB we would have likely overestimated fire-driven change</w:t>
        </w:r>
      </w:ins>
      <w:ins w:id="383" w:author="Brandon Collins" w:date="2019-05-03T14:24:00Z">
        <w:r w:rsidR="00D86D9F">
          <w:rPr>
            <w:rFonts w:ascii="Times New Roman" w:hAnsi="Times New Roman" w:cs="Times New Roman"/>
            <w:color w:val="2F2F2F" w:themeColor="accent5" w:themeShade="80"/>
          </w:rPr>
          <w:t xml:space="preserve"> in vegetation and moisture </w:t>
        </w:r>
      </w:ins>
      <w:ins w:id="384" w:author="Brandon Collins" w:date="2019-05-03T14:25:00Z">
        <w:r w:rsidR="007C7A31">
          <w:rPr>
            <w:rFonts w:ascii="Times New Roman" w:hAnsi="Times New Roman" w:cs="Times New Roman"/>
            <w:color w:val="2F2F2F" w:themeColor="accent5" w:themeShade="80"/>
          </w:rPr>
          <w:t>availability.</w:t>
        </w:r>
      </w:ins>
      <w:ins w:id="385" w:author="Brandon Collins" w:date="2019-05-03T14:26:00Z">
        <w:r w:rsidR="007C7A31">
          <w:rPr>
            <w:rFonts w:ascii="Times New Roman" w:hAnsi="Times New Roman" w:cs="Times New Roman"/>
            <w:color w:val="2F2F2F" w:themeColor="accent5" w:themeShade="80"/>
          </w:rPr>
          <w:t xml:space="preserve"> This discrepancy appears to be due to the interaction</w:t>
        </w:r>
      </w:ins>
      <w:ins w:id="386" w:author="Brandon Collins" w:date="2019-05-03T14:27:00Z">
        <w:r w:rsidR="007C7A31">
          <w:rPr>
            <w:rFonts w:ascii="Times New Roman" w:hAnsi="Times New Roman" w:cs="Times New Roman"/>
            <w:color w:val="2F2F2F" w:themeColor="accent5" w:themeShade="80"/>
          </w:rPr>
          <w:t xml:space="preserve"> between site level productivity and fire effects. In S</w:t>
        </w:r>
      </w:ins>
      <w:ins w:id="387" w:author="Brandon Collins" w:date="2019-05-03T14:28:00Z">
        <w:r w:rsidR="007C7A31">
          <w:rPr>
            <w:rFonts w:ascii="Times New Roman" w:hAnsi="Times New Roman" w:cs="Times New Roman"/>
            <w:color w:val="2F2F2F" w:themeColor="accent5" w:themeShade="80"/>
          </w:rPr>
          <w:t xml:space="preserve">CB the lower overall productivity and the lesser proportions of high severity fire </w:t>
        </w:r>
      </w:ins>
      <w:ins w:id="388" w:author="Brandon Collins" w:date="2019-05-03T14:29:00Z">
        <w:r w:rsidR="007C7A31">
          <w:rPr>
            <w:rFonts w:ascii="Times New Roman" w:hAnsi="Times New Roman" w:cs="Times New Roman"/>
            <w:color w:val="2F2F2F" w:themeColor="accent5" w:themeShade="80"/>
          </w:rPr>
          <w:t>effects</w:t>
        </w:r>
      </w:ins>
      <w:ins w:id="389" w:author="Brandon Collins" w:date="2019-05-03T14:31:00Z">
        <w:r w:rsidR="007C7A31">
          <w:rPr>
            <w:rFonts w:ascii="Times New Roman" w:hAnsi="Times New Roman" w:cs="Times New Roman"/>
            <w:color w:val="2F2F2F" w:themeColor="accent5" w:themeShade="80"/>
          </w:rPr>
          <w:t xml:space="preserve"> relative to ICB</w:t>
        </w:r>
      </w:ins>
      <w:ins w:id="390" w:author="Brandon Collins" w:date="2019-05-03T14:29:00Z">
        <w:r w:rsidR="007C7A31">
          <w:rPr>
            <w:rFonts w:ascii="Times New Roman" w:hAnsi="Times New Roman" w:cs="Times New Roman"/>
            <w:color w:val="2F2F2F" w:themeColor="accent5" w:themeShade="80"/>
          </w:rPr>
          <w:t xml:space="preserve"> </w:t>
        </w:r>
      </w:ins>
      <w:ins w:id="391" w:author="Brandon Collins" w:date="2019-05-03T14:30:00Z">
        <w:r w:rsidR="007C7A31">
          <w:rPr>
            <w:rFonts w:ascii="Times New Roman" w:hAnsi="Times New Roman" w:cs="Times New Roman"/>
            <w:color w:val="2F2F2F" w:themeColor="accent5" w:themeShade="80"/>
          </w:rPr>
          <w:t>led to greater</w:t>
        </w:r>
      </w:ins>
      <w:ins w:id="392" w:author="Brandon Collins" w:date="2019-05-03T14:31:00Z">
        <w:r w:rsidR="007C7A31">
          <w:rPr>
            <w:rFonts w:ascii="Times New Roman" w:hAnsi="Times New Roman" w:cs="Times New Roman"/>
            <w:color w:val="2F2F2F" w:themeColor="accent5" w:themeShade="80"/>
          </w:rPr>
          <w:t xml:space="preserve"> stability in</w:t>
        </w:r>
      </w:ins>
      <w:ins w:id="393" w:author="Brandon Collins" w:date="2019-05-03T14:29:00Z">
        <w:r w:rsidR="007C7A31">
          <w:rPr>
            <w:rFonts w:ascii="Times New Roman" w:hAnsi="Times New Roman" w:cs="Times New Roman"/>
            <w:color w:val="2F2F2F" w:themeColor="accent5" w:themeShade="80"/>
          </w:rPr>
          <w:t xml:space="preserve"> vegetation</w:t>
        </w:r>
      </w:ins>
      <w:ins w:id="394" w:author="Brandon Collins" w:date="2019-05-03T14:30:00Z">
        <w:r w:rsidR="007C7A31">
          <w:rPr>
            <w:rFonts w:ascii="Times New Roman" w:hAnsi="Times New Roman" w:cs="Times New Roman"/>
            <w:color w:val="2F2F2F" w:themeColor="accent5" w:themeShade="80"/>
          </w:rPr>
          <w:t xml:space="preserve"> </w:t>
        </w:r>
      </w:ins>
      <w:ins w:id="395" w:author="Brandon Collins" w:date="2019-05-03T14:31:00Z">
        <w:r w:rsidR="007C7A31">
          <w:rPr>
            <w:rFonts w:ascii="Times New Roman" w:hAnsi="Times New Roman" w:cs="Times New Roman"/>
            <w:color w:val="2F2F2F" w:themeColor="accent5" w:themeShade="80"/>
          </w:rPr>
          <w:t xml:space="preserve">over time and a more muted hydrological response </w:t>
        </w:r>
      </w:ins>
      <w:ins w:id="396" w:author="Brandon Collins" w:date="2019-05-03T14:32:00Z">
        <w:r w:rsidR="007C7A31">
          <w:rPr>
            <w:rFonts w:ascii="Times New Roman" w:hAnsi="Times New Roman" w:cs="Times New Roman"/>
            <w:color w:val="2F2F2F" w:themeColor="accent5" w:themeShade="80"/>
          </w:rPr>
          <w:t>in SCB</w:t>
        </w:r>
      </w:ins>
      <w:ins w:id="397" w:author="Brandon Collins" w:date="2019-05-03T14:31:00Z">
        <w:r w:rsidR="007C7A31">
          <w:rPr>
            <w:rFonts w:ascii="Times New Roman" w:hAnsi="Times New Roman" w:cs="Times New Roman"/>
            <w:color w:val="2F2F2F" w:themeColor="accent5" w:themeShade="80"/>
          </w:rPr>
          <w:t>.</w:t>
        </w:r>
      </w:ins>
      <w:ins w:id="398" w:author="Brandon Collins" w:date="2019-05-03T14:30:00Z">
        <w:r w:rsidR="007C7A31">
          <w:rPr>
            <w:rFonts w:ascii="Times New Roman" w:hAnsi="Times New Roman" w:cs="Times New Roman"/>
            <w:color w:val="2F2F2F" w:themeColor="accent5" w:themeShade="80"/>
          </w:rPr>
          <w:t xml:space="preserve"> </w:t>
        </w:r>
      </w:ins>
      <w:ins w:id="399" w:author="Brandon Collins" w:date="2019-05-03T14:32:00Z">
        <w:r w:rsidR="00074F85">
          <w:rPr>
            <w:rFonts w:ascii="Times New Roman" w:hAnsi="Times New Roman" w:cs="Times New Roman"/>
            <w:color w:val="2F2F2F" w:themeColor="accent5" w:themeShade="80"/>
          </w:rPr>
          <w:t>Perhaps more landscape level exp</w:t>
        </w:r>
      </w:ins>
      <w:ins w:id="400" w:author="Brandon Collins" w:date="2019-05-03T14:33:00Z">
        <w:r w:rsidR="00074F85">
          <w:rPr>
            <w:rFonts w:ascii="Times New Roman" w:hAnsi="Times New Roman" w:cs="Times New Roman"/>
            <w:color w:val="2F2F2F" w:themeColor="accent5" w:themeShade="80"/>
          </w:rPr>
          <w:t>erimentation in other watershed, including lower elevation sites, can more clearly elucidate the</w:t>
        </w:r>
      </w:ins>
      <w:ins w:id="401" w:author="Brandon Collins" w:date="2019-05-03T14:34:00Z">
        <w:r w:rsidR="00074F85">
          <w:rPr>
            <w:rFonts w:ascii="Times New Roman" w:hAnsi="Times New Roman" w:cs="Times New Roman"/>
            <w:color w:val="2F2F2F" w:themeColor="accent5" w:themeShade="80"/>
          </w:rPr>
          <w:t>se interactions.</w:t>
        </w:r>
      </w:ins>
      <w:bookmarkStart w:id="402" w:name="_GoBack"/>
      <w:bookmarkEnd w:id="402"/>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53643BC" w14:textId="77777777" w:rsidR="00D71C45" w:rsidRPr="00D71C45" w:rsidRDefault="00FF633D" w:rsidP="00D71C45">
      <w:pPr>
        <w:pStyle w:val="EndNoteBibliographyTitle"/>
        <w:rPr>
          <w:b/>
          <w:noProof/>
        </w:rPr>
      </w:pPr>
      <w:r w:rsidRPr="00EF599F">
        <w:fldChar w:fldCharType="begin"/>
      </w:r>
      <w:r w:rsidRPr="00EF599F">
        <w:instrText xml:space="preserve"> ADDIN EN.REFLIST </w:instrText>
      </w:r>
      <w:r w:rsidRPr="00EF599F">
        <w:fldChar w:fldCharType="separate"/>
      </w:r>
      <w:r w:rsidR="00D71C45" w:rsidRPr="00D71C45">
        <w:rPr>
          <w:b/>
          <w:noProof/>
        </w:rPr>
        <w:t>Literature Cited</w:t>
      </w:r>
    </w:p>
    <w:p w14:paraId="15F1623E" w14:textId="77777777" w:rsidR="00D71C45" w:rsidRPr="00D71C45" w:rsidRDefault="00D71C45" w:rsidP="00D71C45">
      <w:pPr>
        <w:pStyle w:val="EndNoteBibliographyTitle"/>
        <w:rPr>
          <w:b/>
          <w:noProof/>
        </w:rPr>
      </w:pPr>
    </w:p>
    <w:p w14:paraId="47804D67" w14:textId="77777777" w:rsidR="00D71C45" w:rsidRPr="00D71C45" w:rsidRDefault="00D71C45" w:rsidP="00D71C45">
      <w:pPr>
        <w:pStyle w:val="EndNoteBibliography"/>
        <w:ind w:left="420" w:hanging="420"/>
        <w:rPr>
          <w:noProof/>
        </w:rPr>
      </w:pPr>
      <w:r w:rsidRPr="00D71C45">
        <w:rPr>
          <w:noProof/>
        </w:rPr>
        <w:t xml:space="preserve">Bales, R. C., J. W. Hopmans, A. T. O'Geen, M. Meadows, P. C. Hartsough, P. Kirchner, C. T. Hunsaker, and D. Beaudette. 2011. Soil moisture response to snowmelt and rainfall in a Sierra Nevada mixed-conifer forest. Vadose Zone Journal </w:t>
      </w:r>
      <w:r w:rsidRPr="00D71C45">
        <w:rPr>
          <w:b/>
          <w:noProof/>
        </w:rPr>
        <w:t>10</w:t>
      </w:r>
      <w:r w:rsidRPr="00D71C45">
        <w:rPr>
          <w:noProof/>
        </w:rPr>
        <w:t>:786-799.</w:t>
      </w:r>
    </w:p>
    <w:p w14:paraId="19F31AAE" w14:textId="77777777" w:rsidR="00D71C45" w:rsidRPr="00D71C45" w:rsidRDefault="00D71C45" w:rsidP="00D71C45">
      <w:pPr>
        <w:pStyle w:val="EndNoteBibliography"/>
        <w:ind w:left="420" w:hanging="420"/>
        <w:rPr>
          <w:noProof/>
        </w:rPr>
      </w:pPr>
      <w:r w:rsidRPr="00D71C45">
        <w:rPr>
          <w:noProof/>
        </w:rPr>
        <w:t>Bates, D. M., M. Maechler, B. M. Bolker, and S. Walker. 2013. lme4: Linear mixed-effects models using Eigen and S4. R package version 1.0-5. CRAN.R-project.org/package=lme4.</w:t>
      </w:r>
    </w:p>
    <w:p w14:paraId="5F22AFEF" w14:textId="77777777" w:rsidR="00D71C45" w:rsidRPr="00D71C45" w:rsidRDefault="00D71C45" w:rsidP="00D71C45">
      <w:pPr>
        <w:pStyle w:val="EndNoteBibliography"/>
        <w:ind w:left="420" w:hanging="420"/>
        <w:rPr>
          <w:noProof/>
        </w:rPr>
      </w:pPr>
      <w:r w:rsidRPr="00D71C45">
        <w:rPr>
          <w:noProof/>
        </w:rPr>
        <w:t xml:space="preserve">Blaschke, T., G. J. Hay, M. Kelly, S. Lang, P. Hofmann, E. Addink, R. Q. Feitosa, F. Van der Meer, H. Van der Werff, F. J. I. j. o. p. Van Coillie, and r. sensing. 2014. Geographic object-based image analysis–towards a new paradigm.  </w:t>
      </w:r>
      <w:r w:rsidRPr="00D71C45">
        <w:rPr>
          <w:b/>
          <w:noProof/>
        </w:rPr>
        <w:t>87</w:t>
      </w:r>
      <w:r w:rsidRPr="00D71C45">
        <w:rPr>
          <w:noProof/>
        </w:rPr>
        <w:t>:180-191.</w:t>
      </w:r>
    </w:p>
    <w:p w14:paraId="70BD0294" w14:textId="77777777" w:rsidR="00D71C45" w:rsidRPr="00D71C45" w:rsidRDefault="00D71C45" w:rsidP="00D71C45">
      <w:pPr>
        <w:pStyle w:val="EndNoteBibliography"/>
        <w:ind w:left="420" w:hanging="420"/>
        <w:rPr>
          <w:noProof/>
        </w:rPr>
      </w:pPr>
      <w:r w:rsidRPr="00D71C45">
        <w:rPr>
          <w:noProof/>
        </w:rPr>
        <w:t xml:space="preserve">Boisramé, G., S. Thompson, B. Collins, and S. Stephens. 2017a. Managed wildfire effects on forest resilience and water in the Sierra Nevada. Ecosystems </w:t>
      </w:r>
      <w:r w:rsidRPr="00D71C45">
        <w:rPr>
          <w:b/>
          <w:noProof/>
        </w:rPr>
        <w:t>20</w:t>
      </w:r>
      <w:r w:rsidRPr="00D71C45">
        <w:rPr>
          <w:noProof/>
        </w:rPr>
        <w:t>:717–732.</w:t>
      </w:r>
    </w:p>
    <w:p w14:paraId="42EABF61" w14:textId="77777777" w:rsidR="00D71C45" w:rsidRPr="00D71C45" w:rsidRDefault="00D71C45" w:rsidP="00D71C45">
      <w:pPr>
        <w:pStyle w:val="EndNoteBibliography"/>
        <w:ind w:left="420" w:hanging="420"/>
        <w:rPr>
          <w:noProof/>
        </w:rPr>
      </w:pPr>
      <w:r w:rsidRPr="00D71C45">
        <w:rPr>
          <w:noProof/>
        </w:rPr>
        <w:t xml:space="preserve">Boisramé, G., S. Thompson, and S. Stephens. 2018. Hydrologic responses to restored wildfire regimes revealed by soil moisture-vegetation relationships. Advances in Water Resources </w:t>
      </w:r>
      <w:r w:rsidRPr="00D71C45">
        <w:rPr>
          <w:b/>
          <w:noProof/>
        </w:rPr>
        <w:t>112</w:t>
      </w:r>
      <w:r w:rsidRPr="00D71C45">
        <w:rPr>
          <w:noProof/>
        </w:rPr>
        <w:t>:124-146.</w:t>
      </w:r>
    </w:p>
    <w:p w14:paraId="5C22204D" w14:textId="77777777" w:rsidR="00D71C45" w:rsidRPr="00D71C45" w:rsidRDefault="00D71C45" w:rsidP="00D71C45">
      <w:pPr>
        <w:pStyle w:val="EndNoteBibliography"/>
        <w:ind w:left="420" w:hanging="420"/>
        <w:rPr>
          <w:noProof/>
        </w:rPr>
      </w:pPr>
      <w:r w:rsidRPr="00D71C45">
        <w:rPr>
          <w:noProof/>
        </w:rPr>
        <w:t xml:space="preserve">Boisramé, G. F. S., S. E. Thompson, M. Kelly, J. Cavalli, K. M. Wilkin, and S. L. Stephens. 2017b. Vegetation change during 40years of repeated managed wildfires in the Sierra Nevada, California. Forest Ecology and Management </w:t>
      </w:r>
      <w:r w:rsidRPr="00D71C45">
        <w:rPr>
          <w:b/>
          <w:noProof/>
        </w:rPr>
        <w:t>402</w:t>
      </w:r>
      <w:r w:rsidRPr="00D71C45">
        <w:rPr>
          <w:noProof/>
        </w:rPr>
        <w:t>:241-252.</w:t>
      </w:r>
    </w:p>
    <w:p w14:paraId="0E8B03D4" w14:textId="77777777" w:rsidR="00D71C45" w:rsidRPr="00D71C45" w:rsidRDefault="00D71C45" w:rsidP="00D71C45">
      <w:pPr>
        <w:pStyle w:val="EndNoteBibliography"/>
        <w:ind w:left="420" w:hanging="420"/>
        <w:rPr>
          <w:noProof/>
        </w:rPr>
      </w:pPr>
      <w:r w:rsidRPr="00D71C45">
        <w:rPr>
          <w:noProof/>
        </w:rPr>
        <w:t>CalFire. 2018a. Top 20 largest California wildfires. http://www.fire.ca.gov/communications/downloads/fact_sheets/Top20_Acres.pdf.</w:t>
      </w:r>
    </w:p>
    <w:p w14:paraId="1B06BCC7" w14:textId="77777777" w:rsidR="00D71C45" w:rsidRPr="00D71C45" w:rsidRDefault="00D71C45" w:rsidP="00D71C45">
      <w:pPr>
        <w:pStyle w:val="EndNoteBibliography"/>
        <w:ind w:left="420" w:hanging="420"/>
        <w:rPr>
          <w:noProof/>
        </w:rPr>
      </w:pPr>
      <w:r w:rsidRPr="00D71C45">
        <w:rPr>
          <w:noProof/>
        </w:rPr>
        <w:t>CalFire. 2018b. Top 20 most destructive California wildfires. http://www.fire.ca.gov/communications/downloads/fact_sheets/Top20_Acres.pdf.</w:t>
      </w:r>
    </w:p>
    <w:p w14:paraId="70C8DC69" w14:textId="77777777" w:rsidR="00D71C45" w:rsidRPr="00D71C45" w:rsidRDefault="00D71C45" w:rsidP="00D71C45">
      <w:pPr>
        <w:pStyle w:val="EndNoteBibliography"/>
        <w:ind w:left="420" w:hanging="420"/>
        <w:rPr>
          <w:noProof/>
        </w:rPr>
      </w:pPr>
      <w:r w:rsidRPr="00D71C45">
        <w:rPr>
          <w:noProof/>
        </w:rPr>
        <w:lastRenderedPageBreak/>
        <w:t>Caprio, A. C., and D. M. Graber. 2000. Returning fire to the mountains: can we successfully restore the ecological role of pre-Euroamerican fire regimes to the Sierra Nevada?</w:t>
      </w:r>
      <w:r w:rsidRPr="00D71C45">
        <w:rPr>
          <w:i/>
          <w:noProof/>
        </w:rPr>
        <w:t>in</w:t>
      </w:r>
      <w:r w:rsidRPr="00D71C4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305A60B5" w14:textId="77777777" w:rsidR="00D71C45" w:rsidRPr="00D71C45" w:rsidRDefault="00D71C45" w:rsidP="00D71C45">
      <w:pPr>
        <w:pStyle w:val="EndNoteBibliography"/>
        <w:ind w:left="420" w:hanging="420"/>
        <w:rPr>
          <w:noProof/>
        </w:rPr>
      </w:pPr>
      <w:r w:rsidRPr="00D71C45">
        <w:rPr>
          <w:noProof/>
        </w:rPr>
        <w:t xml:space="preserve">Collins, B. M., R. G. Everett, and S. L. Stephens. 2011. Impacts of fire exclusion and recent managed fire on forest structure in old growth Sierra Nevada mixed-conifer forests. Ecosphere </w:t>
      </w:r>
      <w:r w:rsidRPr="00D71C45">
        <w:rPr>
          <w:b/>
          <w:noProof/>
        </w:rPr>
        <w:t>2</w:t>
      </w:r>
      <w:r w:rsidRPr="00D71C45">
        <w:rPr>
          <w:noProof/>
        </w:rPr>
        <w:t>:art51.</w:t>
      </w:r>
    </w:p>
    <w:p w14:paraId="1CC58BD2" w14:textId="77777777" w:rsidR="00D71C45" w:rsidRPr="00D71C45" w:rsidRDefault="00D71C45" w:rsidP="00D71C45">
      <w:pPr>
        <w:pStyle w:val="EndNoteBibliography"/>
        <w:ind w:left="420" w:hanging="420"/>
        <w:rPr>
          <w:noProof/>
        </w:rPr>
      </w:pPr>
      <w:r w:rsidRPr="00D71C45">
        <w:rPr>
          <w:noProof/>
        </w:rPr>
        <w:t xml:space="preserve">Collins, B. M., M. Kelly, J. W. van Wagtendonk, and S. L. Stephens. 2007. Spatial patterns of large natural fires in Sierra Nevada wilderness areas. Landscape Ecology </w:t>
      </w:r>
      <w:r w:rsidRPr="00D71C45">
        <w:rPr>
          <w:b/>
          <w:noProof/>
        </w:rPr>
        <w:t>22</w:t>
      </w:r>
      <w:r w:rsidRPr="00D71C45">
        <w:rPr>
          <w:noProof/>
        </w:rPr>
        <w:t>:545-557.</w:t>
      </w:r>
    </w:p>
    <w:p w14:paraId="7EEC38C5" w14:textId="77777777" w:rsidR="00D71C45" w:rsidRPr="00D71C45" w:rsidRDefault="00D71C45" w:rsidP="00D71C45">
      <w:pPr>
        <w:pStyle w:val="EndNoteBibliography"/>
        <w:ind w:left="420" w:hanging="420"/>
        <w:rPr>
          <w:noProof/>
        </w:rPr>
      </w:pPr>
      <w:r w:rsidRPr="00D71C4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D71C45">
        <w:rPr>
          <w:b/>
          <w:noProof/>
        </w:rPr>
        <w:t>381</w:t>
      </w:r>
      <w:r w:rsidRPr="00D71C45">
        <w:rPr>
          <w:noProof/>
        </w:rPr>
        <w:t>:74-83.</w:t>
      </w:r>
    </w:p>
    <w:p w14:paraId="6619E481" w14:textId="77777777" w:rsidR="00D71C45" w:rsidRPr="00D71C45" w:rsidRDefault="00D71C45" w:rsidP="00D71C45">
      <w:pPr>
        <w:pStyle w:val="EndNoteBibliography"/>
        <w:ind w:left="420" w:hanging="420"/>
        <w:rPr>
          <w:noProof/>
        </w:rPr>
      </w:pPr>
      <w:r w:rsidRPr="00D71C45">
        <w:rPr>
          <w:noProof/>
        </w:rPr>
        <w:t xml:space="preserve">Collins, B. M., J. D. Miller, A. E. Thode, M. Kelly, J. W. van Wagtendonk, and S. L. Stephens. 2009. Interactions among wildland fires in a long-established Sierra Nevada natural fire area. Ecosystems </w:t>
      </w:r>
      <w:r w:rsidRPr="00D71C45">
        <w:rPr>
          <w:b/>
          <w:noProof/>
        </w:rPr>
        <w:t>12</w:t>
      </w:r>
      <w:r w:rsidRPr="00D71C45">
        <w:rPr>
          <w:noProof/>
        </w:rPr>
        <w:t>:114-128.</w:t>
      </w:r>
    </w:p>
    <w:p w14:paraId="29C655F0" w14:textId="77777777" w:rsidR="00D71C45" w:rsidRPr="00D71C45" w:rsidRDefault="00D71C45" w:rsidP="00D71C45">
      <w:pPr>
        <w:pStyle w:val="EndNoteBibliography"/>
        <w:ind w:left="420" w:hanging="420"/>
        <w:rPr>
          <w:noProof/>
        </w:rPr>
      </w:pPr>
      <w:r w:rsidRPr="00D71C45">
        <w:rPr>
          <w:noProof/>
        </w:rPr>
        <w:t xml:space="preserve">Collins, B. M., and S. L. Stephens. 2007. Managing natural wildfires in Sierra Nevada wilderness areas. Frontiers in Ecology and the Environment </w:t>
      </w:r>
      <w:r w:rsidRPr="00D71C45">
        <w:rPr>
          <w:b/>
          <w:noProof/>
        </w:rPr>
        <w:t>5</w:t>
      </w:r>
      <w:r w:rsidRPr="00D71C45">
        <w:rPr>
          <w:noProof/>
        </w:rPr>
        <w:t>:523-527.</w:t>
      </w:r>
    </w:p>
    <w:p w14:paraId="00621EE7" w14:textId="77777777" w:rsidR="00D71C45" w:rsidRPr="00D71C45" w:rsidRDefault="00D71C45" w:rsidP="00D71C45">
      <w:pPr>
        <w:pStyle w:val="EndNoteBibliography"/>
        <w:ind w:left="420" w:hanging="420"/>
        <w:rPr>
          <w:noProof/>
        </w:rPr>
      </w:pPr>
      <w:r w:rsidRPr="00D71C45">
        <w:rPr>
          <w:noProof/>
        </w:rPr>
        <w:t xml:space="preserve">FRAP. 2017. Fire and Resource Assessment Program. Fire perimeters [Database]. Sacramento, CA: California Department of Forestry and Fire Protection. Available from: </w:t>
      </w:r>
      <w:r w:rsidRPr="00D71C45">
        <w:rPr>
          <w:noProof/>
        </w:rPr>
        <w:lastRenderedPageBreak/>
        <w:t>http://frap.fire.ca.gov/data/frapgisdata-sw-fireperimeters_download; last accessed 13-March_2019.</w:t>
      </w:r>
    </w:p>
    <w:p w14:paraId="22145D43" w14:textId="77777777" w:rsidR="00D71C45" w:rsidRPr="00D71C45" w:rsidRDefault="00D71C45" w:rsidP="00D71C45">
      <w:pPr>
        <w:pStyle w:val="EndNoteBibliography"/>
        <w:ind w:left="420" w:hanging="420"/>
        <w:rPr>
          <w:noProof/>
        </w:rPr>
      </w:pPr>
      <w:r w:rsidRPr="00D71C45">
        <w:rPr>
          <w:noProof/>
        </w:rPr>
        <w:t xml:space="preserve">Grant, G. E., C. L. Tague, and C. D. Allen. 2013. Watering the forest for the trees: an emerging priority for managing water in forest landscapes. Frontiers in Ecology and the Environment </w:t>
      </w:r>
      <w:r w:rsidRPr="00D71C45">
        <w:rPr>
          <w:b/>
          <w:noProof/>
        </w:rPr>
        <w:t>11</w:t>
      </w:r>
      <w:r w:rsidRPr="00D71C45">
        <w:rPr>
          <w:noProof/>
        </w:rPr>
        <w:t>:314-321.</w:t>
      </w:r>
    </w:p>
    <w:p w14:paraId="54785DD3" w14:textId="77777777" w:rsidR="00D71C45" w:rsidRPr="00D71C45" w:rsidRDefault="00D71C45" w:rsidP="00D71C45">
      <w:pPr>
        <w:pStyle w:val="EndNoteBibliography"/>
        <w:ind w:left="420" w:hanging="420"/>
        <w:rPr>
          <w:noProof/>
        </w:rPr>
      </w:pPr>
      <w:r w:rsidRPr="00D71C45">
        <w:rPr>
          <w:noProof/>
        </w:rPr>
        <w:t xml:space="preserve">Halekoh, U., and S. Højsgaard. 2014. A Kenward-Roger Approximation and Parametric Bootstrap Methods for Tests in Linear Mixed Models - The R Package pbkrtest. Journal of Statistical Software </w:t>
      </w:r>
      <w:r w:rsidRPr="00D71C45">
        <w:rPr>
          <w:b/>
          <w:noProof/>
        </w:rPr>
        <w:t>59</w:t>
      </w:r>
      <w:r w:rsidRPr="00D71C45">
        <w:rPr>
          <w:noProof/>
        </w:rPr>
        <w:t>:1-30.</w:t>
      </w:r>
    </w:p>
    <w:p w14:paraId="504FD1AD" w14:textId="77777777" w:rsidR="00D71C45" w:rsidRPr="00D71C45" w:rsidRDefault="00D71C45" w:rsidP="00D71C45">
      <w:pPr>
        <w:pStyle w:val="EndNoteBibliography"/>
        <w:ind w:left="420" w:hanging="420"/>
        <w:rPr>
          <w:noProof/>
        </w:rPr>
      </w:pPr>
      <w:r w:rsidRPr="00D71C4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D71C45">
        <w:rPr>
          <w:b/>
          <w:noProof/>
        </w:rPr>
        <w:t>366</w:t>
      </w:r>
      <w:r w:rsidRPr="00D71C45">
        <w:rPr>
          <w:noProof/>
        </w:rPr>
        <w:t>:221-250.</w:t>
      </w:r>
    </w:p>
    <w:p w14:paraId="276D9805" w14:textId="77777777" w:rsidR="00D71C45" w:rsidRPr="00D71C45" w:rsidRDefault="00D71C45" w:rsidP="00D71C45">
      <w:pPr>
        <w:pStyle w:val="EndNoteBibliography"/>
        <w:ind w:left="420" w:hanging="420"/>
        <w:rPr>
          <w:noProof/>
        </w:rPr>
      </w:pPr>
      <w:r w:rsidRPr="00D71C45">
        <w:rPr>
          <w:noProof/>
        </w:rPr>
        <w:t>Larson, A. J., R. T. Belote, C. A. Cansler, S. A. Parks, and M. Dietz. 2013. Latent Resilience in Ponderosa Pine Forest: Effects of Resumed Frequent Fire. Ecological Applications.</w:t>
      </w:r>
    </w:p>
    <w:p w14:paraId="39983123" w14:textId="77777777" w:rsidR="00D71C45" w:rsidRPr="00D71C45" w:rsidRDefault="00D71C45" w:rsidP="00D71C45">
      <w:pPr>
        <w:pStyle w:val="EndNoteBibliography"/>
        <w:ind w:left="420" w:hanging="420"/>
        <w:rPr>
          <w:noProof/>
        </w:rPr>
      </w:pPr>
      <w:r w:rsidRPr="00D71C45">
        <w:rPr>
          <w:noProof/>
        </w:rPr>
        <w:t xml:space="preserve">Liaw, A., and M. J. R. n. Wiener. 2002. Classification and regression by randomForest.  </w:t>
      </w:r>
      <w:r w:rsidRPr="00D71C45">
        <w:rPr>
          <w:b/>
          <w:noProof/>
        </w:rPr>
        <w:t>2</w:t>
      </w:r>
      <w:r w:rsidRPr="00D71C45">
        <w:rPr>
          <w:noProof/>
        </w:rPr>
        <w:t>:18-22.</w:t>
      </w:r>
    </w:p>
    <w:p w14:paraId="2DF3BB5C" w14:textId="77777777" w:rsidR="00D71C45" w:rsidRPr="00D71C45" w:rsidRDefault="00D71C45" w:rsidP="00D71C45">
      <w:pPr>
        <w:pStyle w:val="EndNoteBibliography"/>
        <w:ind w:left="420" w:hanging="420"/>
        <w:rPr>
          <w:noProof/>
        </w:rPr>
      </w:pPr>
      <w:r w:rsidRPr="00D71C45">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C12D97E" w14:textId="77777777" w:rsidR="00D71C45" w:rsidRPr="00D71C45" w:rsidRDefault="00D71C45" w:rsidP="00D71C45">
      <w:pPr>
        <w:pStyle w:val="EndNoteBibliography"/>
        <w:ind w:left="420" w:hanging="420"/>
        <w:rPr>
          <w:noProof/>
        </w:rPr>
      </w:pPr>
      <w:r w:rsidRPr="00D71C45">
        <w:rPr>
          <w:noProof/>
        </w:rPr>
        <w:t>McKelvey, K. S., C. N. Skinner, C. Chang, D. C. Erman, S. J. Hussari, D. J. Parsons, J. W. van Wagtendonk, and C. P. Weatherspoon. 1996. An overview of fire in the Sierra Nevada., University of California, Centers for Water and Wildland Resources, Davis, CA.</w:t>
      </w:r>
    </w:p>
    <w:p w14:paraId="36AB3181" w14:textId="77777777" w:rsidR="00D71C45" w:rsidRPr="00D71C45" w:rsidRDefault="00D71C45" w:rsidP="00D71C45">
      <w:pPr>
        <w:pStyle w:val="EndNoteBibliography"/>
        <w:ind w:left="420" w:hanging="420"/>
        <w:rPr>
          <w:noProof/>
        </w:rPr>
      </w:pPr>
      <w:r w:rsidRPr="00D71C45">
        <w:rPr>
          <w:noProof/>
        </w:rPr>
        <w:lastRenderedPageBreak/>
        <w:t>Moore, J., Z. Heath, and B. J. F. S. T. r. U. S. D. o. A. Bulaon. 2015. Aerial detection survey-April 15th-17th, 2015.</w:t>
      </w:r>
    </w:p>
    <w:p w14:paraId="03EE54C9" w14:textId="77777777" w:rsidR="00D71C45" w:rsidRPr="00D71C45" w:rsidRDefault="00D71C45" w:rsidP="00D71C45">
      <w:pPr>
        <w:pStyle w:val="EndNoteBibliography"/>
        <w:ind w:left="420" w:hanging="420"/>
        <w:rPr>
          <w:noProof/>
        </w:rPr>
      </w:pPr>
      <w:r w:rsidRPr="00D71C45">
        <w:rPr>
          <w:noProof/>
        </w:rPr>
        <w:t xml:space="preserve">North, M., B. M. Collins, and S. Stephens. 2012. Using fire to increase the scale, benefits, and future maintenance of fuels treatments. Journal of Forestry </w:t>
      </w:r>
      <w:r w:rsidRPr="00D71C45">
        <w:rPr>
          <w:b/>
          <w:noProof/>
        </w:rPr>
        <w:t>110</w:t>
      </w:r>
      <w:r w:rsidRPr="00D71C45">
        <w:rPr>
          <w:noProof/>
        </w:rPr>
        <w:t>:392-401.</w:t>
      </w:r>
    </w:p>
    <w:p w14:paraId="11B88E84" w14:textId="77777777" w:rsidR="00D71C45" w:rsidRPr="00D71C45" w:rsidRDefault="00D71C45" w:rsidP="00D71C45">
      <w:pPr>
        <w:pStyle w:val="EndNoteBibliography"/>
        <w:ind w:left="420" w:hanging="420"/>
        <w:rPr>
          <w:noProof/>
        </w:rPr>
      </w:pPr>
      <w:r w:rsidRPr="00D71C45">
        <w:rPr>
          <w:noProof/>
        </w:rPr>
        <w:t xml:space="preserve">North, M. P., S. L. Stephens, B. M. Collins, J. K. Agee, G. Aplet, J. F. Franklin, and P. Z. Fulé. 2015. Reform forest fire management. Science </w:t>
      </w:r>
      <w:r w:rsidRPr="00D71C45">
        <w:rPr>
          <w:b/>
          <w:noProof/>
        </w:rPr>
        <w:t>349</w:t>
      </w:r>
      <w:r w:rsidRPr="00D71C45">
        <w:rPr>
          <w:noProof/>
        </w:rPr>
        <w:t>:1280-1281.</w:t>
      </w:r>
    </w:p>
    <w:p w14:paraId="6B95FDF6" w14:textId="77777777" w:rsidR="00D71C45" w:rsidRPr="00D71C45" w:rsidRDefault="00D71C45" w:rsidP="00D71C45">
      <w:pPr>
        <w:pStyle w:val="EndNoteBibliography"/>
        <w:ind w:left="420" w:hanging="420"/>
        <w:rPr>
          <w:noProof/>
        </w:rPr>
      </w:pPr>
      <w:r w:rsidRPr="00D71C45">
        <w:rPr>
          <w:noProof/>
        </w:rPr>
        <w:t>Ponisio, L. C., K. Wilkin, L. K. M'Gonigle, K. Kulhanek, L. Cook, R. Thorp, T. Griswold, and C. Kremen. 2016. Pyrodiversity begets plant–pollinator community diversity. Global Change Biology:n/a-n/a.</w:t>
      </w:r>
    </w:p>
    <w:p w14:paraId="2AB733BD" w14:textId="77777777" w:rsidR="00D71C45" w:rsidRPr="00D71C45" w:rsidRDefault="00D71C45" w:rsidP="00D71C45">
      <w:pPr>
        <w:pStyle w:val="EndNoteBibliography"/>
        <w:ind w:left="420" w:hanging="420"/>
        <w:rPr>
          <w:noProof/>
        </w:rPr>
      </w:pPr>
      <w:r w:rsidRPr="00D71C4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B29BD8B" w14:textId="77777777" w:rsidR="00D71C45" w:rsidRPr="00D71C45" w:rsidRDefault="00D71C45" w:rsidP="00D71C45">
      <w:pPr>
        <w:pStyle w:val="EndNoteBibliography"/>
        <w:ind w:left="420" w:hanging="420"/>
        <w:rPr>
          <w:noProof/>
        </w:rPr>
      </w:pPr>
      <w:r w:rsidRPr="00D71C45">
        <w:rPr>
          <w:noProof/>
        </w:rPr>
        <w:t xml:space="preserve">Steel, Z. L., H. D. Safford, and J. H. Viers. 2015. The fire frequency-severity relationship and the legacy of fire suppression in California forests. Ecosphere </w:t>
      </w:r>
      <w:r w:rsidRPr="00D71C45">
        <w:rPr>
          <w:b/>
          <w:noProof/>
        </w:rPr>
        <w:t>6</w:t>
      </w:r>
      <w:r w:rsidRPr="00D71C45">
        <w:rPr>
          <w:noProof/>
        </w:rPr>
        <w:t>:art8.</w:t>
      </w:r>
    </w:p>
    <w:p w14:paraId="7235CF5C" w14:textId="77777777" w:rsidR="00D71C45" w:rsidRPr="00D71C45" w:rsidRDefault="00D71C45" w:rsidP="00D71C45">
      <w:pPr>
        <w:pStyle w:val="EndNoteBibliography"/>
        <w:ind w:left="420" w:hanging="420"/>
        <w:rPr>
          <w:noProof/>
        </w:rPr>
      </w:pPr>
      <w:r w:rsidRPr="00D71C45">
        <w:rPr>
          <w:noProof/>
        </w:rPr>
        <w:t xml:space="preserve">Stephens, S. L., J. K. Agee, P. Z. Fulé, M. P. North, W. H. Romme, T. W. Swetnam, and M. G. Turner. 2013. Managing forests and fire in changing climates. Science </w:t>
      </w:r>
      <w:r w:rsidRPr="00D71C45">
        <w:rPr>
          <w:b/>
          <w:noProof/>
        </w:rPr>
        <w:t>342</w:t>
      </w:r>
      <w:r w:rsidRPr="00D71C45">
        <w:rPr>
          <w:noProof/>
        </w:rPr>
        <w:t>:41-42.</w:t>
      </w:r>
    </w:p>
    <w:p w14:paraId="57433EDC" w14:textId="77777777" w:rsidR="00D71C45" w:rsidRPr="00D71C45" w:rsidRDefault="00D71C45" w:rsidP="00D71C45">
      <w:pPr>
        <w:pStyle w:val="EndNoteBibliography"/>
        <w:ind w:left="420" w:hanging="420"/>
        <w:rPr>
          <w:noProof/>
        </w:rPr>
      </w:pPr>
      <w:r w:rsidRPr="00D71C45">
        <w:rPr>
          <w:noProof/>
        </w:rPr>
        <w:t xml:space="preserve">Stephens, S. L., B. M. Collins, E. Biber, and P. Z. Fulé. 2016. U.S. federal fire and forest policy: emphasizing resilience in dry forests. Ecosphere </w:t>
      </w:r>
      <w:r w:rsidRPr="00D71C45">
        <w:rPr>
          <w:b/>
          <w:noProof/>
        </w:rPr>
        <w:t>7</w:t>
      </w:r>
      <w:r w:rsidRPr="00D71C45">
        <w:rPr>
          <w:noProof/>
        </w:rPr>
        <w:t>:e01584-n/a.</w:t>
      </w:r>
    </w:p>
    <w:p w14:paraId="6391A174" w14:textId="77777777" w:rsidR="00D71C45" w:rsidRPr="00D71C45" w:rsidRDefault="00D71C45" w:rsidP="00D71C45">
      <w:pPr>
        <w:pStyle w:val="EndNoteBibliography"/>
        <w:ind w:left="420" w:hanging="420"/>
        <w:rPr>
          <w:noProof/>
        </w:rPr>
      </w:pPr>
      <w:r w:rsidRPr="00D71C45">
        <w:rPr>
          <w:noProof/>
        </w:rPr>
        <w:t xml:space="preserve">Stephenson, N. L. 1998. Actual evapotranspiration and deficit: biologically meaningful correlates of vegetation distribution across spatial scales. Journal of Biogeography </w:t>
      </w:r>
      <w:r w:rsidRPr="00D71C45">
        <w:rPr>
          <w:b/>
          <w:noProof/>
        </w:rPr>
        <w:t>25</w:t>
      </w:r>
      <w:r w:rsidRPr="00D71C45">
        <w:rPr>
          <w:noProof/>
        </w:rPr>
        <w:t>:855-870.</w:t>
      </w:r>
    </w:p>
    <w:p w14:paraId="4637B7E9" w14:textId="77777777" w:rsidR="00D71C45" w:rsidRPr="00D71C45" w:rsidRDefault="00D71C45" w:rsidP="00D71C45">
      <w:pPr>
        <w:pStyle w:val="EndNoteBibliography"/>
        <w:ind w:left="420" w:hanging="420"/>
        <w:rPr>
          <w:noProof/>
        </w:rPr>
      </w:pPr>
      <w:r w:rsidRPr="00D71C45">
        <w:rPr>
          <w:noProof/>
        </w:rPr>
        <w:lastRenderedPageBreak/>
        <w:t xml:space="preserve">Stevens, J. T., B. M. Collins, J. D. Miller, M. P. North, and S. L. Stephens. 2017. Changing spatial patterns of stand-replacing fire in California conifer forests. Forest Ecology and Management </w:t>
      </w:r>
      <w:r w:rsidRPr="00D71C45">
        <w:rPr>
          <w:b/>
          <w:noProof/>
        </w:rPr>
        <w:t>406</w:t>
      </w:r>
      <w:r w:rsidRPr="00D71C45">
        <w:rPr>
          <w:noProof/>
        </w:rPr>
        <w:t>:28-36.</w:t>
      </w:r>
    </w:p>
    <w:p w14:paraId="6724B38F" w14:textId="77777777" w:rsidR="00D71C45" w:rsidRPr="00D71C45" w:rsidRDefault="00D71C45" w:rsidP="00D71C45">
      <w:pPr>
        <w:pStyle w:val="EndNoteBibliography"/>
        <w:ind w:left="420" w:hanging="420"/>
        <w:rPr>
          <w:noProof/>
        </w:rPr>
      </w:pPr>
      <w:r w:rsidRPr="00D71C45">
        <w:rPr>
          <w:noProof/>
        </w:rPr>
        <w:t xml:space="preserve">van Mantgem, P. J., and N. L. Stephenson. 2007. Apparent climatically induced increase of tree mortality rates in a temperate forest. Ecology Letters </w:t>
      </w:r>
      <w:r w:rsidRPr="00D71C45">
        <w:rPr>
          <w:b/>
          <w:noProof/>
        </w:rPr>
        <w:t>10</w:t>
      </w:r>
      <w:r w:rsidRPr="00D71C45">
        <w:rPr>
          <w:noProof/>
        </w:rPr>
        <w:t>:909-916.</w:t>
      </w:r>
    </w:p>
    <w:p w14:paraId="7F160214" w14:textId="77777777" w:rsidR="00D71C45" w:rsidRPr="00D71C45" w:rsidRDefault="00D71C45" w:rsidP="00D71C45">
      <w:pPr>
        <w:pStyle w:val="EndNoteBibliography"/>
        <w:ind w:left="420" w:hanging="420"/>
        <w:rPr>
          <w:noProof/>
        </w:rPr>
      </w:pPr>
      <w:r w:rsidRPr="00D71C45">
        <w:rPr>
          <w:noProof/>
        </w:rPr>
        <w:t xml:space="preserve">van Mantgem, P. J., N. L. Stephenson, J. C. Byrne, L. D. Daniels, J. F. Franklin, P. Z. Fulé, M. E. Harmon, A. J. Larson, J. M. Smith, A. H. Taylor, and T. T. Veblen. 2009. Widespread increase of tree mortality rates in the western United States. Science </w:t>
      </w:r>
      <w:r w:rsidRPr="00D71C45">
        <w:rPr>
          <w:b/>
          <w:noProof/>
        </w:rPr>
        <w:t>323</w:t>
      </w:r>
      <w:r w:rsidRPr="00D71C45">
        <w:rPr>
          <w:noProof/>
        </w:rPr>
        <w:t>:521-524.</w:t>
      </w:r>
    </w:p>
    <w:p w14:paraId="55C09FF5" w14:textId="77777777" w:rsidR="00D71C45" w:rsidRPr="00D71C45" w:rsidRDefault="00D71C45" w:rsidP="00D71C45">
      <w:pPr>
        <w:pStyle w:val="EndNoteBibliography"/>
        <w:ind w:left="420" w:hanging="420"/>
        <w:rPr>
          <w:noProof/>
        </w:rPr>
      </w:pPr>
      <w:r w:rsidRPr="00D71C45">
        <w:rPr>
          <w:noProof/>
        </w:rPr>
        <w:t xml:space="preserve">van Wagtendonk, J. W. 2007. The history and evolution of wildland fire use. Fire Ecology </w:t>
      </w:r>
      <w:r w:rsidRPr="00D71C45">
        <w:rPr>
          <w:b/>
          <w:noProof/>
        </w:rPr>
        <w:t>3</w:t>
      </w:r>
      <w:r w:rsidRPr="00D71C45">
        <w:rPr>
          <w:noProof/>
        </w:rPr>
        <w:t>:3-17.</w:t>
      </w:r>
    </w:p>
    <w:p w14:paraId="448D9E15" w14:textId="5D36A932" w:rsidR="00D71C45" w:rsidRDefault="00D71C45" w:rsidP="00D71C45">
      <w:pPr>
        <w:pStyle w:val="EndNoteBibliography"/>
        <w:ind w:left="420" w:hanging="420"/>
        <w:rPr>
          <w:noProof/>
        </w:rPr>
      </w:pPr>
      <w:r w:rsidRPr="00D71C45">
        <w:rPr>
          <w:noProof/>
        </w:rPr>
        <w:t xml:space="preserve">Westerling, A. L., and T. W. J. E. Swetnam, Transactions American Geophysical Union. 2003. Interannual to decadal drought and wildfire in the western United States. EOS, Transactions American Geophysical Union </w:t>
      </w:r>
      <w:r w:rsidRPr="00D71C45">
        <w:rPr>
          <w:b/>
          <w:noProof/>
        </w:rPr>
        <w:t>84</w:t>
      </w:r>
      <w:r w:rsidRPr="00D71C45">
        <w:rPr>
          <w:noProof/>
        </w:rPr>
        <w:t>:545-555.</w:t>
      </w:r>
    </w:p>
    <w:p w14:paraId="1505D67B" w14:textId="1B5F17B6" w:rsidR="00446472" w:rsidRDefault="00446472" w:rsidP="00D71C45">
      <w:pPr>
        <w:pStyle w:val="EndNoteBibliography"/>
        <w:ind w:left="420" w:hanging="420"/>
        <w:rPr>
          <w:noProof/>
        </w:rPr>
      </w:pPr>
    </w:p>
    <w:p w14:paraId="2A1D4EE6" w14:textId="77777777" w:rsidR="00446472" w:rsidRPr="00D71C45" w:rsidRDefault="00446472" w:rsidP="00D71C45">
      <w:pPr>
        <w:pStyle w:val="EndNoteBibliography"/>
        <w:ind w:left="420" w:hanging="420"/>
        <w:rPr>
          <w:noProof/>
        </w:rPr>
      </w:pPr>
    </w:p>
    <w:p w14:paraId="285E1297" w14:textId="03F76295"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Sally Thompson" w:date="2019-05-01T11:45:00Z" w:initials="ST">
    <w:p w14:paraId="0D5610F4" w14:textId="279400C4" w:rsidR="00D86D9F" w:rsidRDefault="00D86D9F">
      <w:pPr>
        <w:pStyle w:val="CommentText"/>
      </w:pPr>
      <w:r>
        <w:rPr>
          <w:rStyle w:val="CommentReference"/>
        </w:rPr>
        <w:annotationRef/>
      </w:r>
      <w:r>
        <w:t>I don’t think this sentence makes sense as written – I’ve truncated the first half – is this consistent with your intended meaning?</w:t>
      </w:r>
    </w:p>
  </w:comment>
  <w:comment w:id="34" w:author="Sally Thompson" w:date="2019-05-01T11:51:00Z" w:initials="ST">
    <w:p w14:paraId="1EEA3984" w14:textId="5EF6CE4F" w:rsidR="00D86D9F" w:rsidRDefault="00D86D9F">
      <w:pPr>
        <w:pStyle w:val="CommentText"/>
      </w:pPr>
      <w:r>
        <w:rPr>
          <w:rStyle w:val="CommentReference"/>
        </w:rPr>
        <w:annotationRef/>
      </w:r>
      <w:r>
        <w:t xml:space="preserve">This is a grammatically tricky little sentence fragment!  Might benefit from some more love… I tried </w:t>
      </w:r>
      <w:r>
        <w:sym w:font="Wingdings" w:char="F04A"/>
      </w:r>
    </w:p>
  </w:comment>
  <w:comment w:id="65" w:author="Brandon Collins" w:date="2019-05-03T13:30:00Z" w:initials="BC">
    <w:p w14:paraId="28F0EB8E" w14:textId="1DB788A7" w:rsidR="00D86D9F" w:rsidRDefault="00D86D9F">
      <w:pPr>
        <w:pStyle w:val="CommentText"/>
      </w:pPr>
      <w:r>
        <w:rPr>
          <w:rStyle w:val="CommentReference"/>
        </w:rPr>
        <w:annotationRef/>
      </w:r>
      <w:r>
        <w:t>Add: North et al. (2012)</w:t>
      </w:r>
    </w:p>
  </w:comment>
  <w:comment w:id="66" w:author="Brandon Collins" w:date="2019-05-03T13:31:00Z" w:initials="BC">
    <w:p w14:paraId="6CB81342" w14:textId="50FBA958" w:rsidR="00D86D9F" w:rsidRDefault="00D86D9F">
      <w:pPr>
        <w:pStyle w:val="CommentText"/>
      </w:pPr>
      <w:r>
        <w:rPr>
          <w:rStyle w:val="CommentReference"/>
        </w:rPr>
        <w:annotationRef/>
      </w:r>
      <w:r>
        <w:t xml:space="preserve">Add: </w:t>
      </w:r>
      <w:r w:rsidRPr="00B66F8D">
        <w:t>Parks, S. A., L. M. Holsinger, C. Miller, and C. R. Nelson. 2015. Wildland fire as a self-regulating mechanism: the role of previous burns and weather in limiting fire progression. Ecological Applications 25:1478-1492.</w:t>
      </w:r>
    </w:p>
  </w:comment>
  <w:comment w:id="76" w:author="Sally Thompson" w:date="2019-05-01T11:54:00Z" w:initials="ST">
    <w:p w14:paraId="4F1E7720" w14:textId="599C0454" w:rsidR="00D86D9F" w:rsidRDefault="00D86D9F">
      <w:pPr>
        <w:pStyle w:val="CommentText"/>
      </w:pPr>
      <w:r>
        <w:rPr>
          <w:rStyle w:val="CommentReference"/>
        </w:rPr>
        <w:annotationRef/>
      </w:r>
      <w:r>
        <w:t>Is this the intention?</w:t>
      </w:r>
    </w:p>
  </w:comment>
  <w:comment w:id="99" w:author="Sally Thompson" w:date="2019-05-01T12:07:00Z" w:initials="ST">
    <w:p w14:paraId="544BB2A2" w14:textId="1596E4A1" w:rsidR="00D86D9F" w:rsidRDefault="00D86D9F">
      <w:pPr>
        <w:pStyle w:val="CommentText"/>
      </w:pPr>
      <w:r>
        <w:rPr>
          <w:rStyle w:val="CommentReference"/>
        </w:rPr>
        <w:annotationRef/>
      </w:r>
      <w:r>
        <w:t>Very useful figure, thanks Jens!  Just a comment – it will be a hard figure for red-green colorblind people to read.  I would suggest picking a different color to either the green or the red in order to avoid this problem – which affects nearly 10% of men… so it’s not entirely trivial.</w:t>
      </w:r>
    </w:p>
  </w:comment>
  <w:comment w:id="101" w:author="Gabrielle" w:date="2019-03-28T21:59:00Z" w:initials="G">
    <w:p w14:paraId="2F5546E5" w14:textId="1E294BF8" w:rsidR="00D86D9F" w:rsidRDefault="00D86D9F">
      <w:pPr>
        <w:pStyle w:val="CommentText"/>
      </w:pPr>
      <w:r>
        <w:rPr>
          <w:rStyle w:val="CommentReference"/>
        </w:rPr>
        <w:annotationRef/>
      </w:r>
      <w:r>
        <w:t xml:space="preserve">My DEM and Sugarloaf delineation give me a max of </w:t>
      </w:r>
      <w:r w:rsidRPr="0046184A">
        <w:t>3500 m. Where did 3200 come from?</w:t>
      </w:r>
    </w:p>
  </w:comment>
  <w:comment w:id="102" w:author="Jens Stevens" w:date="2019-04-22T18:54:00Z" w:initials="JS">
    <w:p w14:paraId="34FD27AE" w14:textId="5D0D959B" w:rsidR="00D86D9F" w:rsidRDefault="00D86D9F">
      <w:pPr>
        <w:pStyle w:val="CommentText"/>
      </w:pPr>
      <w:r>
        <w:rPr>
          <w:rStyle w:val="CommentReference"/>
        </w:rPr>
        <w:annotationRef/>
      </w:r>
      <w:r>
        <w:t>Flagging this for Brandon</w:t>
      </w:r>
    </w:p>
  </w:comment>
  <w:comment w:id="103" w:author="Brandon Collins" w:date="2019-05-03T13:33:00Z" w:initials="BC">
    <w:p w14:paraId="46EC6F8C" w14:textId="387A9FF7" w:rsidR="00D86D9F" w:rsidRDefault="00D86D9F">
      <w:pPr>
        <w:pStyle w:val="CommentText"/>
      </w:pPr>
      <w:r>
        <w:rPr>
          <w:rStyle w:val="CommentReference"/>
        </w:rPr>
        <w:annotationRef/>
      </w:r>
      <w:r>
        <w:t xml:space="preserve">Go with 3500m if that’s what’s in the DEM </w:t>
      </w:r>
    </w:p>
  </w:comment>
  <w:comment w:id="104" w:author="Gabrielle" w:date="2019-03-28T16:55:00Z" w:initials="G">
    <w:p w14:paraId="09417A21" w14:textId="1DB9E951" w:rsidR="00D86D9F" w:rsidRDefault="00D86D9F">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105" w:author="Brandon Collins" w:date="2019-05-03T13:34:00Z" w:initials="BC">
    <w:p w14:paraId="6D1BEA04" w14:textId="1E112290" w:rsidR="00D86D9F" w:rsidRDefault="00D86D9F">
      <w:pPr>
        <w:pStyle w:val="CommentText"/>
      </w:pPr>
      <w:r>
        <w:rPr>
          <w:rStyle w:val="CommentReference"/>
        </w:rPr>
        <w:annotationRef/>
      </w:r>
      <w:r>
        <w:t>We haven’t done an explicit comparison. If we wanted to do that a GIS based comparison using the vegetation maps might be more appropriate than a plot-level comparison because our plots are really focused on the core areas with greater fire activity.</w:t>
      </w:r>
    </w:p>
  </w:comment>
  <w:comment w:id="150" w:author="Jens Stevens" w:date="2019-03-14T15:45:00Z" w:initials="JS">
    <w:p w14:paraId="7ABB1425" w14:textId="31DAB16E" w:rsidR="00D86D9F" w:rsidRDefault="00D86D9F">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51" w:author="Sally Thompson" w:date="2019-05-01T12:18:00Z" w:initials="ST">
    <w:p w14:paraId="4C526352" w14:textId="0B86052B" w:rsidR="00D86D9F" w:rsidRDefault="00D86D9F">
      <w:pPr>
        <w:pStyle w:val="CommentText"/>
      </w:pPr>
      <w:r>
        <w:rPr>
          <w:rStyle w:val="CommentReference"/>
        </w:rPr>
        <w:annotationRef/>
      </w:r>
      <w:r>
        <w:t>Katya, I think you should provide a citation to this method here?</w:t>
      </w:r>
    </w:p>
  </w:comment>
  <w:comment w:id="163" w:author="Jens Stevens" w:date="2019-04-25T14:47:00Z" w:initials="JS">
    <w:p w14:paraId="46CF020A" w14:textId="4AC43491" w:rsidR="00D86D9F" w:rsidRDefault="00D86D9F">
      <w:pPr>
        <w:pStyle w:val="CommentText"/>
      </w:pPr>
      <w:r>
        <w:rPr>
          <w:rStyle w:val="CommentReference"/>
        </w:rPr>
        <w:annotationRef/>
      </w:r>
      <w:r>
        <w:t>Start here</w:t>
      </w:r>
    </w:p>
  </w:comment>
  <w:comment w:id="181" w:author="Sally Thompson" w:date="2019-05-01T12:23:00Z" w:initials="ST">
    <w:p w14:paraId="5D2DCD47" w14:textId="5130520B" w:rsidR="00D86D9F" w:rsidRDefault="00D86D9F">
      <w:pPr>
        <w:pStyle w:val="CommentText"/>
      </w:pPr>
      <w:r>
        <w:rPr>
          <w:rStyle w:val="CommentReference"/>
        </w:rPr>
        <w:annotationRef/>
      </w:r>
      <w:r>
        <w:t>Jens, check?  I found the previous sentence hard to understand, is this your intention?</w:t>
      </w:r>
    </w:p>
  </w:comment>
  <w:comment w:id="190" w:author="Jens Stevens" w:date="2019-03-14T10:46:00Z" w:initials="JS">
    <w:p w14:paraId="59D833F8" w14:textId="4E12D06F" w:rsidR="00D86D9F" w:rsidRDefault="00D86D9F">
      <w:pPr>
        <w:pStyle w:val="CommentText"/>
      </w:pPr>
      <w:r>
        <w:rPr>
          <w:rStyle w:val="CommentReference"/>
        </w:rPr>
        <w:annotationRef/>
      </w:r>
      <w:r>
        <w:t>Cite chi-square stat about significance here.</w:t>
      </w:r>
    </w:p>
  </w:comment>
  <w:comment w:id="195" w:author="Sally Thompson" w:date="2019-05-01T12:25:00Z" w:initials="ST">
    <w:p w14:paraId="7FAE71F5" w14:textId="2223F9B1" w:rsidR="00D86D9F" w:rsidRDefault="00D86D9F">
      <w:pPr>
        <w:pStyle w:val="CommentText"/>
      </w:pPr>
      <w:r>
        <w:rPr>
          <w:rStyle w:val="CommentReference"/>
        </w:rPr>
        <w:annotationRef/>
      </w:r>
      <w:r>
        <w:t>I like the change maps!  Jens, same comment on red-green colorblind being an issue on the top panels.</w:t>
      </w:r>
    </w:p>
  </w:comment>
  <w:comment w:id="206" w:author="Jens Stevens" w:date="2019-04-29T15:26:00Z" w:initials="JS">
    <w:p w14:paraId="7C6C80A3" w14:textId="5940F350" w:rsidR="00D86D9F" w:rsidRDefault="00D86D9F">
      <w:pPr>
        <w:pStyle w:val="CommentText"/>
      </w:pPr>
      <w:r>
        <w:rPr>
          <w:rStyle w:val="CommentReference"/>
        </w:rPr>
        <w:annotationRef/>
      </w:r>
      <w:r>
        <w:t>Gabrielle can you confirm these subfigure references are correct? I added them.</w:t>
      </w:r>
    </w:p>
  </w:comment>
  <w:comment w:id="207" w:author="Sally Thompson" w:date="2019-05-01T12:26:00Z" w:initials="ST">
    <w:p w14:paraId="3F971630" w14:textId="39FE073C" w:rsidR="00D86D9F" w:rsidRDefault="00D86D9F">
      <w:pPr>
        <w:pStyle w:val="CommentText"/>
      </w:pPr>
      <w:r>
        <w:rPr>
          <w:rStyle w:val="CommentReference"/>
        </w:rPr>
        <w:annotationRef/>
      </w:r>
      <w:r>
        <w:t xml:space="preserve">Suggest adding quantitative numbers (decreased from X ha to Y ha, </w:t>
      </w:r>
      <w:proofErr w:type="spellStart"/>
      <w:r>
        <w:t>etc</w:t>
      </w:r>
      <w:proofErr w:type="spellEnd"/>
      <w:r>
        <w:t>)</w:t>
      </w:r>
    </w:p>
  </w:comment>
  <w:comment w:id="208" w:author="Sally Thompson" w:date="2019-03-13T09:18:00Z" w:initials="ST">
    <w:p w14:paraId="5C72C250" w14:textId="60753D2D" w:rsidR="00D86D9F" w:rsidRDefault="00D86D9F">
      <w:pPr>
        <w:pStyle w:val="CommentText"/>
      </w:pPr>
      <w:r>
        <w:rPr>
          <w:rStyle w:val="CommentReference"/>
        </w:rPr>
        <w:annotationRef/>
      </w:r>
      <w:r>
        <w:t xml:space="preserve">Is it possible to link the forest types discussed below to the claims we make about SCB being a “less productive” basin?  </w:t>
      </w:r>
    </w:p>
  </w:comment>
  <w:comment w:id="213" w:author="Ekaterina Rakhmatulina" w:date="2019-03-13T09:18:00Z" w:initials="ER">
    <w:p w14:paraId="2F2A4772" w14:textId="77777777" w:rsidR="00D86D9F" w:rsidRDefault="00D86D9F" w:rsidP="000E206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14" w:author="Gabrielle Boisrame" w:date="2019-03-13T09:18:00Z" w:initials="GB">
    <w:p w14:paraId="0403AB45" w14:textId="77777777" w:rsidR="00D86D9F" w:rsidRDefault="00D86D9F" w:rsidP="000E206E">
      <w:pPr>
        <w:pStyle w:val="CommentText"/>
      </w:pPr>
      <w:r>
        <w:rPr>
          <w:rStyle w:val="CommentReference"/>
        </w:rPr>
        <w:annotationRef/>
      </w:r>
      <w:r>
        <w:t>That is odd. We can look into it more closely later if it becomes important to our conclusions.</w:t>
      </w:r>
    </w:p>
  </w:comment>
  <w:comment w:id="215" w:author="Jens Stevens" w:date="2019-03-15T10:39:00Z" w:initials="JS">
    <w:p w14:paraId="1BCE3B27" w14:textId="77777777" w:rsidR="00D86D9F" w:rsidRDefault="00D86D9F" w:rsidP="000E206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16" w:author="Jens Stevens" w:date="2019-03-13T09:18:00Z" w:initials="JS">
    <w:p w14:paraId="2B472DA5" w14:textId="77777777" w:rsidR="00D86D9F" w:rsidRDefault="00D86D9F" w:rsidP="000E206E">
      <w:pPr>
        <w:pStyle w:val="CommentText"/>
      </w:pPr>
      <w:r>
        <w:rPr>
          <w:rStyle w:val="CommentReference"/>
        </w:rPr>
        <w:annotationRef/>
      </w:r>
      <w:r>
        <w:t>Gabrielle</w:t>
      </w:r>
    </w:p>
  </w:comment>
  <w:comment w:id="224" w:author="Jens Stevens" w:date="2019-03-15T10:31:00Z" w:initials="JS">
    <w:p w14:paraId="5B1D0902" w14:textId="54819CA5" w:rsidR="00D86D9F" w:rsidRDefault="00D86D9F">
      <w:pPr>
        <w:pStyle w:val="CommentText"/>
      </w:pPr>
      <w:r>
        <w:rPr>
          <w:rStyle w:val="CommentReference"/>
        </w:rPr>
        <w:annotationRef/>
      </w:r>
      <w:r>
        <w:t>Katya, can you add subfigure letters a, b, c to plot?</w:t>
      </w:r>
    </w:p>
  </w:comment>
  <w:comment w:id="225" w:author="Jens Stevens" w:date="2019-04-29T15:29:00Z" w:initials="JS">
    <w:p w14:paraId="287FF8AE" w14:textId="6621AB7E" w:rsidR="00D86D9F" w:rsidRDefault="00D86D9F">
      <w:pPr>
        <w:pStyle w:val="CommentText"/>
      </w:pPr>
      <w:r>
        <w:rPr>
          <w:rStyle w:val="CommentReference"/>
        </w:rPr>
        <w:annotationRef/>
      </w:r>
      <w:r>
        <w:t>I don’t see this in any appendix? Gabrielle?</w:t>
      </w:r>
    </w:p>
  </w:comment>
  <w:comment w:id="228" w:author="Sally Thompson" w:date="2019-05-01T12:33:00Z" w:initials="ST">
    <w:p w14:paraId="7DAE4CD2" w14:textId="57D5A916" w:rsidR="00D86D9F" w:rsidRDefault="00D86D9F">
      <w:pPr>
        <w:pStyle w:val="CommentText"/>
      </w:pPr>
      <w:r>
        <w:rPr>
          <w:rStyle w:val="CommentReference"/>
        </w:rPr>
        <w:annotationRef/>
      </w:r>
      <w:r>
        <w:t>Not loving the percentage points stuff – can we call it VWC?</w:t>
      </w:r>
    </w:p>
  </w:comment>
  <w:comment w:id="232" w:author="Gabrielle Boisrame" w:date="2019-03-26T11:55:00Z" w:initials="GB">
    <w:p w14:paraId="0F5C2B2F" w14:textId="6FFB1C82" w:rsidR="00D86D9F" w:rsidRDefault="00D86D9F">
      <w:pPr>
        <w:pStyle w:val="CommentText"/>
      </w:pPr>
      <w:r>
        <w:rPr>
          <w:rStyle w:val="CommentReference"/>
        </w:rPr>
        <w:annotationRef/>
      </w:r>
      <w:r>
        <w:t>Is it helpful to have this histogram of differences too? I can add a/b labels if we want to keep this.</w:t>
      </w:r>
    </w:p>
  </w:comment>
  <w:comment w:id="233" w:author="Jens Stevens" w:date="2019-04-29T16:09:00Z" w:initials="JS">
    <w:p w14:paraId="44B33403" w14:textId="04949B52" w:rsidR="00D86D9F" w:rsidRDefault="00D86D9F">
      <w:pPr>
        <w:pStyle w:val="CommentText"/>
      </w:pPr>
      <w:r>
        <w:rPr>
          <w:rStyle w:val="CommentReference"/>
        </w:rPr>
        <w:annotationRef/>
      </w:r>
      <w:r>
        <w:t>Gabrielle can we note how this compares to ICB?</w:t>
      </w:r>
    </w:p>
  </w:comment>
  <w:comment w:id="243" w:author="Brandon Collins" w:date="2019-05-03T13:59:00Z" w:initials="BC">
    <w:p w14:paraId="3F595085" w14:textId="6D1F2267" w:rsidR="00D86D9F" w:rsidRDefault="00D86D9F">
      <w:pPr>
        <w:pStyle w:val="CommentText"/>
      </w:pPr>
      <w:r>
        <w:rPr>
          <w:rStyle w:val="CommentReference"/>
        </w:rPr>
        <w:annotationRef/>
      </w:r>
      <w:proofErr w:type="spellStart"/>
      <w:r w:rsidRPr="006853E9">
        <w:t>Mallek</w:t>
      </w:r>
      <w:proofErr w:type="spellEnd"/>
      <w:r w:rsidRPr="006853E9">
        <w:t xml:space="preserve">, C., H. Safford, J. </w:t>
      </w:r>
      <w:proofErr w:type="spellStart"/>
      <w:r w:rsidRPr="006853E9">
        <w:t>Viers</w:t>
      </w:r>
      <w:proofErr w:type="spellEnd"/>
      <w:r w:rsidRPr="006853E9">
        <w:t xml:space="preserve">, and J. Miller. 2013. Modern departures in fire severity and area vary by forest type, Sierra Nevada and southern Cascades, California, USA. Ecosphere </w:t>
      </w:r>
      <w:proofErr w:type="gramStart"/>
      <w:r w:rsidRPr="006853E9">
        <w:t>4:art</w:t>
      </w:r>
      <w:proofErr w:type="gramEnd"/>
      <w:r w:rsidRPr="006853E9">
        <w:t>153.</w:t>
      </w:r>
    </w:p>
  </w:comment>
  <w:comment w:id="248" w:author="Jens Stevens" w:date="2019-04-29T16:13:00Z" w:initials="JS">
    <w:p w14:paraId="79154010" w14:textId="6FF5332D" w:rsidR="00D86D9F" w:rsidRDefault="00D86D9F">
      <w:pPr>
        <w:pStyle w:val="CommentText"/>
      </w:pPr>
      <w:r>
        <w:rPr>
          <w:rStyle w:val="CommentReference"/>
        </w:rPr>
        <w:annotationRef/>
      </w:r>
      <w:r>
        <w:t>Scott can you confirm this?</w:t>
      </w:r>
    </w:p>
  </w:comment>
  <w:comment w:id="266" w:author="Jens Stevens" w:date="2019-04-29T16:29:00Z" w:initials="JS">
    <w:p w14:paraId="3CA80F64" w14:textId="2D652344" w:rsidR="00D86D9F" w:rsidRDefault="00D86D9F">
      <w:pPr>
        <w:pStyle w:val="CommentText"/>
      </w:pPr>
      <w:r>
        <w:rPr>
          <w:rStyle w:val="CommentReference"/>
        </w:rPr>
        <w:annotationRef/>
      </w:r>
      <w:r>
        <w:t>Brandon, does Collins et al 2016 support this?</w:t>
      </w:r>
    </w:p>
  </w:comment>
  <w:comment w:id="284" w:author="Jens Stevens" w:date="2019-03-13T10:12:00Z" w:initials="JS">
    <w:p w14:paraId="081349AD" w14:textId="5C31FD02" w:rsidR="00D86D9F" w:rsidRDefault="00D86D9F">
      <w:pPr>
        <w:pStyle w:val="CommentText"/>
      </w:pPr>
      <w:r>
        <w:rPr>
          <w:rStyle w:val="CommentReference"/>
        </w:rPr>
        <w:annotationRef/>
      </w:r>
      <w:r>
        <w:t>Isn’t there a citation somewhere that focuses specifically on large tree mortality? Can’t find it at the moment…</w:t>
      </w:r>
    </w:p>
    <w:p w14:paraId="75074C1D" w14:textId="77777777" w:rsidR="00D86D9F" w:rsidRDefault="00D86D9F">
      <w:pPr>
        <w:pStyle w:val="CommentText"/>
      </w:pPr>
    </w:p>
    <w:p w14:paraId="07A42139" w14:textId="2DEED71D" w:rsidR="00D86D9F" w:rsidRDefault="00D86D9F">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285" w:author="Brandon Collins" w:date="2019-03-13T14:46:00Z" w:initials="BC">
    <w:p w14:paraId="3999B8A3" w14:textId="77777777" w:rsidR="00D86D9F" w:rsidRDefault="00D86D9F">
      <w:pPr>
        <w:pStyle w:val="CommentText"/>
      </w:pPr>
      <w:r>
        <w:rPr>
          <w:rStyle w:val="CommentReference"/>
        </w:rPr>
        <w:annotationRef/>
      </w:r>
      <w:r>
        <w:t>How about this one:</w:t>
      </w:r>
    </w:p>
    <w:p w14:paraId="09BD40D8" w14:textId="1B4EA4C7" w:rsidR="00D86D9F" w:rsidRDefault="00D86D9F">
      <w:pPr>
        <w:pStyle w:val="CommentText"/>
      </w:pPr>
      <w:r w:rsidRPr="00384760">
        <w:t>Das, A. J., N. L. Stephenson, and K. P. Davis. 2016. Why do trees die? Characterizing the drivers of background tree mortality. Ecology 97:2616-2627.</w:t>
      </w:r>
    </w:p>
  </w:comment>
  <w:comment w:id="335" w:author="Sally Thompson" w:date="2019-05-01T12:46:00Z" w:initials="ST">
    <w:p w14:paraId="76E450EF" w14:textId="1A0392E6" w:rsidR="00D86D9F" w:rsidRDefault="00D86D9F">
      <w:pPr>
        <w:pStyle w:val="CommentText"/>
      </w:pPr>
      <w:r>
        <w:rPr>
          <w:rStyle w:val="CommentReference"/>
        </w:rPr>
        <w:annotationRef/>
      </w:r>
      <w:r>
        <w:t>And perhaps we shouldn’t read too much into it?  I think what might eb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364" w:author="Jens Stevens" w:date="2019-05-01T12:47:00Z" w:initials="JS">
    <w:p w14:paraId="78D87B68" w14:textId="77777777" w:rsidR="00D86D9F" w:rsidRDefault="00D86D9F" w:rsidP="004C4764">
      <w:pPr>
        <w:pStyle w:val="CommentText"/>
      </w:pPr>
      <w:r>
        <w:rPr>
          <w:rStyle w:val="CommentReference"/>
        </w:rPr>
        <w:annotationRef/>
      </w:r>
      <w:r>
        <w:t>Gabrielle/Katya/Sally</w:t>
      </w:r>
    </w:p>
  </w:comment>
  <w:comment w:id="336" w:author="Jens Stevens" w:date="2019-04-29T16:35:00Z" w:initials="JS">
    <w:p w14:paraId="19088C28" w14:textId="5B13A58B" w:rsidR="00D86D9F" w:rsidRDefault="00D86D9F">
      <w:pPr>
        <w:pStyle w:val="CommentText"/>
      </w:pPr>
      <w:r>
        <w:rPr>
          <w:rStyle w:val="CommentReference"/>
        </w:rPr>
        <w:annotationRef/>
      </w:r>
      <w:r>
        <w:t>Gabrielle/Katya/S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5610F4" w15:done="0"/>
  <w15:commentEx w15:paraId="1EEA3984" w15:done="0"/>
  <w15:commentEx w15:paraId="28F0EB8E" w15:done="0"/>
  <w15:commentEx w15:paraId="6CB81342" w15:done="0"/>
  <w15:commentEx w15:paraId="4F1E7720" w15:done="0"/>
  <w15:commentEx w15:paraId="544BB2A2" w15:done="0"/>
  <w15:commentEx w15:paraId="2F5546E5" w15:done="0"/>
  <w15:commentEx w15:paraId="34FD27AE" w15:paraIdParent="2F5546E5" w15:done="0"/>
  <w15:commentEx w15:paraId="46EC6F8C" w15:paraIdParent="2F5546E5" w15:done="0"/>
  <w15:commentEx w15:paraId="09417A21" w15:done="0"/>
  <w15:commentEx w15:paraId="6D1BEA04" w15:paraIdParent="09417A21" w15:done="0"/>
  <w15:commentEx w15:paraId="7ABB1425" w15:done="0"/>
  <w15:commentEx w15:paraId="4C526352" w15:done="0"/>
  <w15:commentEx w15:paraId="46CF020A" w15:done="0"/>
  <w15:commentEx w15:paraId="5D2DCD47" w15:done="0"/>
  <w15:commentEx w15:paraId="59D833F8" w15:done="0"/>
  <w15:commentEx w15:paraId="7FAE71F5" w15:done="0"/>
  <w15:commentEx w15:paraId="7C6C80A3" w15:done="0"/>
  <w15:commentEx w15:paraId="3F971630" w15:done="0"/>
  <w15:commentEx w15:paraId="5C72C250" w15:done="0"/>
  <w15:commentEx w15:paraId="2F2A4772" w15:done="0"/>
  <w15:commentEx w15:paraId="0403AB45" w15:paraIdParent="2F2A4772" w15:done="0"/>
  <w15:commentEx w15:paraId="1BCE3B27" w15:paraIdParent="2F2A4772" w15:done="0"/>
  <w15:commentEx w15:paraId="2B472DA5" w15:done="0"/>
  <w15:commentEx w15:paraId="5B1D0902" w15:done="0"/>
  <w15:commentEx w15:paraId="287FF8AE" w15:done="0"/>
  <w15:commentEx w15:paraId="7DAE4CD2" w15:done="0"/>
  <w15:commentEx w15:paraId="0F5C2B2F" w15:done="0"/>
  <w15:commentEx w15:paraId="44B33403" w15:done="0"/>
  <w15:commentEx w15:paraId="3F595085" w15:done="0"/>
  <w15:commentEx w15:paraId="79154010" w15:done="0"/>
  <w15:commentEx w15:paraId="3CA80F64" w15:done="0"/>
  <w15:commentEx w15:paraId="07A42139" w15:done="0"/>
  <w15:commentEx w15:paraId="09BD40D8" w15:paraIdParent="07A42139" w15:done="0"/>
  <w15:commentEx w15:paraId="76E450EF" w15:done="0"/>
  <w15:commentEx w15:paraId="78D87B68" w15:done="0"/>
  <w15:commentEx w15:paraId="19088C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5610F4" w16cid:durableId="207432DA"/>
  <w16cid:commentId w16cid:paraId="1EEA3984" w16cid:durableId="207432DB"/>
  <w16cid:commentId w16cid:paraId="28F0EB8E" w16cid:durableId="2076C0E8"/>
  <w16cid:commentId w16cid:paraId="6CB81342" w16cid:durableId="2076C13E"/>
  <w16cid:commentId w16cid:paraId="4F1E7720" w16cid:durableId="207432DC"/>
  <w16cid:commentId w16cid:paraId="544BB2A2" w16cid:durableId="207432DD"/>
  <w16cid:commentId w16cid:paraId="2F5546E5" w16cid:durableId="20684693"/>
  <w16cid:commentId w16cid:paraId="34FD27AE" w16cid:durableId="20688C4A"/>
  <w16cid:commentId w16cid:paraId="46EC6F8C" w16cid:durableId="2076C1B0"/>
  <w16cid:commentId w16cid:paraId="09417A21" w16cid:durableId="20684694"/>
  <w16cid:commentId w16cid:paraId="6D1BEA04" w16cid:durableId="2076C1FB"/>
  <w16cid:commentId w16cid:paraId="7ABB1425" w16cid:durableId="2034F57C"/>
  <w16cid:commentId w16cid:paraId="4C526352" w16cid:durableId="207432E2"/>
  <w16cid:commentId w16cid:paraId="46CF020A" w16cid:durableId="206C4709"/>
  <w16cid:commentId w16cid:paraId="5D2DCD47" w16cid:durableId="207432E4"/>
  <w16cid:commentId w16cid:paraId="59D833F8" w16cid:durableId="2034AF82"/>
  <w16cid:commentId w16cid:paraId="7FAE71F5" w16cid:durableId="207432E6"/>
  <w16cid:commentId w16cid:paraId="7C6C80A3" w16cid:durableId="20719621"/>
  <w16cid:commentId w16cid:paraId="3F971630" w16cid:durableId="207432E8"/>
  <w16cid:commentId w16cid:paraId="5C72C250" w16cid:durableId="20337D7B"/>
  <w16cid:commentId w16cid:paraId="2F2A4772" w16cid:durableId="1FD76325"/>
  <w16cid:commentId w16cid:paraId="0403AB45" w16cid:durableId="1FE0830E"/>
  <w16cid:commentId w16cid:paraId="1BCE3B27" w16cid:durableId="2035FF78"/>
  <w16cid:commentId w16cid:paraId="2B472DA5" w16cid:durableId="202FC702"/>
  <w16cid:commentId w16cid:paraId="5B1D0902" w16cid:durableId="2035FD94"/>
  <w16cid:commentId w16cid:paraId="287FF8AE" w16cid:durableId="207196BC"/>
  <w16cid:commentId w16cid:paraId="7DAE4CD2" w16cid:durableId="207432F0"/>
  <w16cid:commentId w16cid:paraId="0F5C2B2F" w16cid:durableId="206846AB"/>
  <w16cid:commentId w16cid:paraId="44B33403" w16cid:durableId="2071A050"/>
  <w16cid:commentId w16cid:paraId="3F595085" w16cid:durableId="2076C7CE"/>
  <w16cid:commentId w16cid:paraId="79154010" w16cid:durableId="2071A147"/>
  <w16cid:commentId w16cid:paraId="3CA80F64" w16cid:durableId="2071A4FA"/>
  <w16cid:commentId w16cid:paraId="07A42139" w16cid:durableId="20337D93"/>
  <w16cid:commentId w16cid:paraId="09BD40D8" w16cid:durableId="20339639"/>
  <w16cid:commentId w16cid:paraId="76E450EF" w16cid:durableId="207432F7"/>
  <w16cid:commentId w16cid:paraId="19088C28" w16cid:durableId="2071A6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04364" w14:textId="77777777" w:rsidR="0027267F" w:rsidRDefault="0027267F" w:rsidP="00D55DA2">
      <w:r>
        <w:separator/>
      </w:r>
    </w:p>
  </w:endnote>
  <w:endnote w:type="continuationSeparator" w:id="0">
    <w:p w14:paraId="5EB5D243" w14:textId="77777777" w:rsidR="0027267F" w:rsidRDefault="0027267F" w:rsidP="00D55DA2">
      <w:r>
        <w:continuationSeparator/>
      </w:r>
    </w:p>
  </w:endnote>
  <w:endnote w:type="continuationNotice" w:id="1">
    <w:p w14:paraId="1F788757" w14:textId="77777777" w:rsidR="0027267F" w:rsidRDefault="00272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D86D9F" w:rsidRDefault="00D86D9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D86D9F" w:rsidRDefault="00D86D9F"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10452C5F" w:rsidR="00D86D9F" w:rsidRDefault="00D86D9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D86D9F" w:rsidRDefault="00D86D9F"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27955" w14:textId="77777777" w:rsidR="0027267F" w:rsidRDefault="0027267F" w:rsidP="00D55DA2">
      <w:r>
        <w:separator/>
      </w:r>
    </w:p>
  </w:footnote>
  <w:footnote w:type="continuationSeparator" w:id="0">
    <w:p w14:paraId="475B24C1" w14:textId="77777777" w:rsidR="0027267F" w:rsidRDefault="0027267F" w:rsidP="00D55DA2">
      <w:r>
        <w:continuationSeparator/>
      </w:r>
    </w:p>
  </w:footnote>
  <w:footnote w:type="continuationNotice" w:id="1">
    <w:p w14:paraId="566C3215" w14:textId="77777777" w:rsidR="0027267F" w:rsidRDefault="0027267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Brandon Collins">
    <w15:presenceInfo w15:providerId="None" w15:userId="Brandon Collins"/>
  </w15:person>
  <w15:person w15:author="Gabrielle">
    <w15:presenceInfo w15:providerId="None" w15:userId="Gabrielle"/>
  </w15:person>
  <w15:person w15:author="Jens Stevens">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06E"/>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3B83"/>
    <w:rsid w:val="00254A8F"/>
    <w:rsid w:val="00255482"/>
    <w:rsid w:val="00255E0B"/>
    <w:rsid w:val="00257C2B"/>
    <w:rsid w:val="002608DB"/>
    <w:rsid w:val="00261730"/>
    <w:rsid w:val="00261B20"/>
    <w:rsid w:val="00271239"/>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764"/>
    <w:rsid w:val="004C4984"/>
    <w:rsid w:val="004C556E"/>
    <w:rsid w:val="004C7003"/>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1857"/>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3E9"/>
    <w:rsid w:val="00685E70"/>
    <w:rsid w:val="00686FDC"/>
    <w:rsid w:val="00690080"/>
    <w:rsid w:val="00692085"/>
    <w:rsid w:val="006932E6"/>
    <w:rsid w:val="00695E68"/>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1B30"/>
    <w:rsid w:val="00722737"/>
    <w:rsid w:val="00724F0C"/>
    <w:rsid w:val="00726A53"/>
    <w:rsid w:val="00732F46"/>
    <w:rsid w:val="00732FC0"/>
    <w:rsid w:val="00735092"/>
    <w:rsid w:val="00735EA3"/>
    <w:rsid w:val="00737117"/>
    <w:rsid w:val="00737286"/>
    <w:rsid w:val="00737AC6"/>
    <w:rsid w:val="007400BD"/>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C7A31"/>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2CAD"/>
    <w:rsid w:val="00803715"/>
    <w:rsid w:val="00805AAB"/>
    <w:rsid w:val="00806C1D"/>
    <w:rsid w:val="00810F48"/>
    <w:rsid w:val="008126F8"/>
    <w:rsid w:val="00812D8E"/>
    <w:rsid w:val="0081321A"/>
    <w:rsid w:val="008146E4"/>
    <w:rsid w:val="00814BFA"/>
    <w:rsid w:val="00825753"/>
    <w:rsid w:val="00830754"/>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CF7"/>
    <w:rsid w:val="008F4D93"/>
    <w:rsid w:val="008F70C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3797"/>
    <w:rsid w:val="00AD5975"/>
    <w:rsid w:val="00AD5B95"/>
    <w:rsid w:val="00AD7A57"/>
    <w:rsid w:val="00AE0958"/>
    <w:rsid w:val="00AE09DE"/>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5CDA"/>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1C45"/>
    <w:rsid w:val="00D72422"/>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409D"/>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0718F"/>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0DFD"/>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C6E5F"/>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3C8E"/>
    <w:rsid w:val="00FA0E07"/>
    <w:rsid w:val="00FA1320"/>
    <w:rsid w:val="00FA2603"/>
    <w:rsid w:val="00FA6CD5"/>
    <w:rsid w:val="00FA7CAA"/>
    <w:rsid w:val="00FB0572"/>
    <w:rsid w:val="00FB3C91"/>
    <w:rsid w:val="00FB4598"/>
    <w:rsid w:val="00FB7541"/>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48547-396D-476C-863B-006D4B2D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9</Pages>
  <Words>13831</Words>
  <Characters>78842</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Brandon Collins</cp:lastModifiedBy>
  <cp:revision>7</cp:revision>
  <cp:lastPrinted>2013-12-07T23:09:00Z</cp:lastPrinted>
  <dcterms:created xsi:type="dcterms:W3CDTF">2019-05-01T04:51:00Z</dcterms:created>
  <dcterms:modified xsi:type="dcterms:W3CDTF">2019-05-03T21:34:00Z</dcterms:modified>
</cp:coreProperties>
</file>